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33F7FD" w14:textId="77777777" w:rsidR="00471215" w:rsidRDefault="00471215" w:rsidP="00ED3428">
      <w:pPr>
        <w:pStyle w:val="Heading1"/>
        <w:jc w:val="center"/>
      </w:pPr>
      <w:bookmarkStart w:id="0" w:name="_Hlk2953126"/>
      <w:bookmarkStart w:id="1" w:name="_Toc536017939"/>
      <w:bookmarkEnd w:id="0"/>
      <w:r>
        <w:t>ABSTRACT OF THE DISSERTATION</w:t>
      </w:r>
      <w:bookmarkEnd w:id="1"/>
    </w:p>
    <w:p w14:paraId="55BD595C" w14:textId="77777777" w:rsidR="00471215" w:rsidRDefault="00471215" w:rsidP="00471215">
      <w:pPr>
        <w:jc w:val="center"/>
      </w:pPr>
      <w:r>
        <w:t>Title</w:t>
      </w:r>
    </w:p>
    <w:p w14:paraId="5C19FDF4" w14:textId="77777777" w:rsidR="00471215" w:rsidRDefault="00471215" w:rsidP="00471215">
      <w:pPr>
        <w:tabs>
          <w:tab w:val="center" w:pos="4320"/>
          <w:tab w:val="right" w:pos="8640"/>
        </w:tabs>
      </w:pPr>
      <w:r>
        <w:tab/>
        <w:t xml:space="preserve">by </w:t>
      </w:r>
      <w:r w:rsidRPr="00471215">
        <w:rPr>
          <w:caps/>
        </w:rPr>
        <w:t>John Braley</w:t>
      </w:r>
      <w:r>
        <w:rPr>
          <w:caps/>
        </w:rPr>
        <w:tab/>
      </w:r>
    </w:p>
    <w:p w14:paraId="6C306A2E" w14:textId="77777777" w:rsidR="00471215" w:rsidRDefault="00471215" w:rsidP="00471215">
      <w:pPr>
        <w:spacing w:line="240" w:lineRule="auto"/>
        <w:jc w:val="center"/>
      </w:pPr>
      <w:r>
        <w:t xml:space="preserve">Dissertation Director: </w:t>
      </w:r>
    </w:p>
    <w:p w14:paraId="1866602C" w14:textId="77777777" w:rsidR="00471215" w:rsidRDefault="00471215" w:rsidP="00471215">
      <w:pPr>
        <w:spacing w:after="200" w:line="276" w:lineRule="auto"/>
        <w:jc w:val="center"/>
      </w:pPr>
      <w:r>
        <w:t>Franklin L Moon</w:t>
      </w:r>
    </w:p>
    <w:p w14:paraId="2A843C65" w14:textId="77777777" w:rsidR="00471215" w:rsidRDefault="00471215">
      <w:pPr>
        <w:spacing w:after="200" w:line="276" w:lineRule="auto"/>
      </w:pPr>
    </w:p>
    <w:p w14:paraId="2E0DC250" w14:textId="77777777" w:rsidR="00471215" w:rsidRDefault="00471215">
      <w:pPr>
        <w:spacing w:after="200" w:line="276" w:lineRule="auto"/>
      </w:pPr>
    </w:p>
    <w:p w14:paraId="60E445CF" w14:textId="77777777" w:rsidR="00471215" w:rsidRDefault="00471215">
      <w:pPr>
        <w:spacing w:after="200" w:line="276" w:lineRule="auto"/>
      </w:pPr>
      <w:r>
        <w:t xml:space="preserve">Begin text here. </w:t>
      </w:r>
      <w:r>
        <w:br w:type="page"/>
      </w:r>
    </w:p>
    <w:p w14:paraId="305712BB" w14:textId="77777777" w:rsidR="00550D12" w:rsidRDefault="00471215" w:rsidP="00ED3428">
      <w:pPr>
        <w:pStyle w:val="Heading1"/>
      </w:pPr>
      <w:bookmarkStart w:id="2" w:name="_Toc536017940"/>
      <w:r>
        <w:lastRenderedPageBreak/>
        <w:t>Table of Contents</w:t>
      </w:r>
      <w:bookmarkEnd w:id="2"/>
    </w:p>
    <w:p w14:paraId="1776656E" w14:textId="77777777"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14:paraId="341DEA1A" w14:textId="77777777" w:rsidR="009B4D90" w:rsidRDefault="009D0963">
      <w:pPr>
        <w:pStyle w:val="TOC1"/>
        <w:tabs>
          <w:tab w:val="right" w:leader="dot" w:pos="8630"/>
        </w:tabs>
        <w:rPr>
          <w:rFonts w:eastAsiaTheme="minorEastAsia"/>
          <w:noProof/>
        </w:rPr>
      </w:pPr>
      <w:hyperlink w:anchor="_Toc536017940" w:history="1">
        <w:r w:rsidR="009B4D90" w:rsidRPr="000D6E74">
          <w:rPr>
            <w:rStyle w:val="Hyperlink"/>
            <w:noProof/>
          </w:rPr>
          <w:t>Table of Contents</w:t>
        </w:r>
        <w:r w:rsidR="009B4D90">
          <w:rPr>
            <w:noProof/>
            <w:webHidden/>
          </w:rPr>
          <w:tab/>
        </w:r>
        <w:r w:rsidR="009B4D90">
          <w:rPr>
            <w:noProof/>
            <w:webHidden/>
          </w:rPr>
          <w:fldChar w:fldCharType="begin"/>
        </w:r>
        <w:r w:rsidR="009B4D90">
          <w:rPr>
            <w:noProof/>
            <w:webHidden/>
          </w:rPr>
          <w:instrText xml:space="preserve"> PAGEREF _Toc536017940 \h </w:instrText>
        </w:r>
        <w:r w:rsidR="009B4D90">
          <w:rPr>
            <w:noProof/>
            <w:webHidden/>
          </w:rPr>
        </w:r>
        <w:r w:rsidR="009B4D90">
          <w:rPr>
            <w:noProof/>
            <w:webHidden/>
          </w:rPr>
          <w:fldChar w:fldCharType="separate"/>
        </w:r>
        <w:r w:rsidR="009B4D90">
          <w:rPr>
            <w:noProof/>
            <w:webHidden/>
          </w:rPr>
          <w:t>iii</w:t>
        </w:r>
        <w:r w:rsidR="009B4D90">
          <w:rPr>
            <w:noProof/>
            <w:webHidden/>
          </w:rPr>
          <w:fldChar w:fldCharType="end"/>
        </w:r>
      </w:hyperlink>
    </w:p>
    <w:p w14:paraId="7AAAC9AC" w14:textId="77777777" w:rsidR="009B4D90" w:rsidRDefault="009D0963">
      <w:pPr>
        <w:pStyle w:val="TOC1"/>
        <w:tabs>
          <w:tab w:val="right" w:leader="dot" w:pos="8630"/>
        </w:tabs>
        <w:rPr>
          <w:rFonts w:eastAsiaTheme="minorEastAsia"/>
          <w:noProof/>
        </w:rPr>
      </w:pPr>
      <w:hyperlink w:anchor="_Toc536017941" w:history="1">
        <w:r w:rsidR="009B4D90" w:rsidRPr="000D6E74">
          <w:rPr>
            <w:rStyle w:val="Hyperlink"/>
            <w:noProof/>
          </w:rPr>
          <w:t>List of Tables</w:t>
        </w:r>
        <w:r w:rsidR="009B4D90">
          <w:rPr>
            <w:noProof/>
            <w:webHidden/>
          </w:rPr>
          <w:tab/>
        </w:r>
        <w:r w:rsidR="009B4D90">
          <w:rPr>
            <w:noProof/>
            <w:webHidden/>
          </w:rPr>
          <w:fldChar w:fldCharType="begin"/>
        </w:r>
        <w:r w:rsidR="009B4D90">
          <w:rPr>
            <w:noProof/>
            <w:webHidden/>
          </w:rPr>
          <w:instrText xml:space="preserve"> PAGEREF _Toc536017941 \h </w:instrText>
        </w:r>
        <w:r w:rsidR="009B4D90">
          <w:rPr>
            <w:noProof/>
            <w:webHidden/>
          </w:rPr>
        </w:r>
        <w:r w:rsidR="009B4D90">
          <w:rPr>
            <w:noProof/>
            <w:webHidden/>
          </w:rPr>
          <w:fldChar w:fldCharType="separate"/>
        </w:r>
        <w:r w:rsidR="009B4D90">
          <w:rPr>
            <w:noProof/>
            <w:webHidden/>
          </w:rPr>
          <w:t>v</w:t>
        </w:r>
        <w:r w:rsidR="009B4D90">
          <w:rPr>
            <w:noProof/>
            <w:webHidden/>
          </w:rPr>
          <w:fldChar w:fldCharType="end"/>
        </w:r>
      </w:hyperlink>
    </w:p>
    <w:p w14:paraId="0507D0B6" w14:textId="77777777" w:rsidR="009B4D90" w:rsidRDefault="009D0963">
      <w:pPr>
        <w:pStyle w:val="TOC1"/>
        <w:tabs>
          <w:tab w:val="right" w:leader="dot" w:pos="8630"/>
        </w:tabs>
        <w:rPr>
          <w:rFonts w:eastAsiaTheme="minorEastAsia"/>
          <w:noProof/>
        </w:rPr>
      </w:pPr>
      <w:hyperlink w:anchor="_Toc536017942" w:history="1">
        <w:r w:rsidR="009B4D90" w:rsidRPr="000D6E74">
          <w:rPr>
            <w:rStyle w:val="Hyperlink"/>
            <w:noProof/>
          </w:rPr>
          <w:t>List of Illustrations</w:t>
        </w:r>
        <w:r w:rsidR="009B4D90">
          <w:rPr>
            <w:noProof/>
            <w:webHidden/>
          </w:rPr>
          <w:tab/>
        </w:r>
        <w:r w:rsidR="009B4D90">
          <w:rPr>
            <w:noProof/>
            <w:webHidden/>
          </w:rPr>
          <w:fldChar w:fldCharType="begin"/>
        </w:r>
        <w:r w:rsidR="009B4D90">
          <w:rPr>
            <w:noProof/>
            <w:webHidden/>
          </w:rPr>
          <w:instrText xml:space="preserve"> PAGEREF _Toc536017942 \h </w:instrText>
        </w:r>
        <w:r w:rsidR="009B4D90">
          <w:rPr>
            <w:noProof/>
            <w:webHidden/>
          </w:rPr>
        </w:r>
        <w:r w:rsidR="009B4D90">
          <w:rPr>
            <w:noProof/>
            <w:webHidden/>
          </w:rPr>
          <w:fldChar w:fldCharType="separate"/>
        </w:r>
        <w:r w:rsidR="009B4D90">
          <w:rPr>
            <w:noProof/>
            <w:webHidden/>
          </w:rPr>
          <w:t>vi</w:t>
        </w:r>
        <w:r w:rsidR="009B4D90">
          <w:rPr>
            <w:noProof/>
            <w:webHidden/>
          </w:rPr>
          <w:fldChar w:fldCharType="end"/>
        </w:r>
      </w:hyperlink>
    </w:p>
    <w:p w14:paraId="17DE8819" w14:textId="77777777" w:rsidR="009B4D90" w:rsidRDefault="009D0963">
      <w:pPr>
        <w:pStyle w:val="TOC1"/>
        <w:tabs>
          <w:tab w:val="right" w:leader="dot" w:pos="8630"/>
        </w:tabs>
        <w:rPr>
          <w:rFonts w:eastAsiaTheme="minorEastAsia"/>
          <w:noProof/>
        </w:rPr>
      </w:pPr>
      <w:hyperlink w:anchor="_Toc536017943" w:history="1">
        <w:r w:rsidR="009B4D90" w:rsidRPr="000D6E74">
          <w:rPr>
            <w:rStyle w:val="Hyperlink"/>
            <w:noProof/>
          </w:rPr>
          <w:t>Introduction</w:t>
        </w:r>
        <w:r w:rsidR="009B4D90">
          <w:rPr>
            <w:noProof/>
            <w:webHidden/>
          </w:rPr>
          <w:tab/>
        </w:r>
        <w:r w:rsidR="009B4D90">
          <w:rPr>
            <w:noProof/>
            <w:webHidden/>
          </w:rPr>
          <w:fldChar w:fldCharType="begin"/>
        </w:r>
        <w:r w:rsidR="009B4D90">
          <w:rPr>
            <w:noProof/>
            <w:webHidden/>
          </w:rPr>
          <w:instrText xml:space="preserve"> PAGEREF _Toc536017943 \h </w:instrText>
        </w:r>
        <w:r w:rsidR="009B4D90">
          <w:rPr>
            <w:noProof/>
            <w:webHidden/>
          </w:rPr>
        </w:r>
        <w:r w:rsidR="009B4D90">
          <w:rPr>
            <w:noProof/>
            <w:webHidden/>
          </w:rPr>
          <w:fldChar w:fldCharType="separate"/>
        </w:r>
        <w:r w:rsidR="009B4D90">
          <w:rPr>
            <w:noProof/>
            <w:webHidden/>
          </w:rPr>
          <w:t>1</w:t>
        </w:r>
        <w:r w:rsidR="009B4D90">
          <w:rPr>
            <w:noProof/>
            <w:webHidden/>
          </w:rPr>
          <w:fldChar w:fldCharType="end"/>
        </w:r>
      </w:hyperlink>
    </w:p>
    <w:p w14:paraId="4F17E07A" w14:textId="77777777" w:rsidR="009B4D90" w:rsidRDefault="009D0963">
      <w:pPr>
        <w:pStyle w:val="TOC2"/>
        <w:tabs>
          <w:tab w:val="right" w:leader="dot" w:pos="8630"/>
        </w:tabs>
        <w:rPr>
          <w:rFonts w:eastAsiaTheme="minorEastAsia"/>
          <w:noProof/>
        </w:rPr>
      </w:pPr>
      <w:hyperlink w:anchor="_Toc536017944" w:history="1">
        <w:r w:rsidR="009B4D90" w:rsidRPr="000D6E74">
          <w:rPr>
            <w:rStyle w:val="Hyperlink"/>
            <w:noProof/>
          </w:rPr>
          <w:t>Heading 2</w:t>
        </w:r>
        <w:r w:rsidR="009B4D90">
          <w:rPr>
            <w:noProof/>
            <w:webHidden/>
          </w:rPr>
          <w:tab/>
        </w:r>
        <w:r w:rsidR="009B4D90">
          <w:rPr>
            <w:noProof/>
            <w:webHidden/>
          </w:rPr>
          <w:fldChar w:fldCharType="begin"/>
        </w:r>
        <w:r w:rsidR="009B4D90">
          <w:rPr>
            <w:noProof/>
            <w:webHidden/>
          </w:rPr>
          <w:instrText xml:space="preserve"> PAGEREF _Toc536017944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620B8767" w14:textId="77777777" w:rsidR="009B4D90" w:rsidRDefault="009D0963">
      <w:pPr>
        <w:pStyle w:val="TOC3"/>
        <w:tabs>
          <w:tab w:val="right" w:leader="dot" w:pos="8630"/>
        </w:tabs>
        <w:rPr>
          <w:rFonts w:eastAsiaTheme="minorEastAsia"/>
          <w:noProof/>
        </w:rPr>
      </w:pPr>
      <w:hyperlink w:anchor="_Toc536017945" w:history="1">
        <w:r w:rsidR="009B4D90" w:rsidRPr="000D6E74">
          <w:rPr>
            <w:rStyle w:val="Hyperlink"/>
            <w:noProof/>
          </w:rPr>
          <w:t>Heading 3</w:t>
        </w:r>
        <w:r w:rsidR="009B4D90">
          <w:rPr>
            <w:noProof/>
            <w:webHidden/>
          </w:rPr>
          <w:tab/>
        </w:r>
        <w:r w:rsidR="009B4D90">
          <w:rPr>
            <w:noProof/>
            <w:webHidden/>
          </w:rPr>
          <w:fldChar w:fldCharType="begin"/>
        </w:r>
        <w:r w:rsidR="009B4D90">
          <w:rPr>
            <w:noProof/>
            <w:webHidden/>
          </w:rPr>
          <w:instrText xml:space="preserve"> PAGEREF _Toc536017945 \h </w:instrText>
        </w:r>
        <w:r w:rsidR="009B4D90">
          <w:rPr>
            <w:noProof/>
            <w:webHidden/>
          </w:rPr>
        </w:r>
        <w:r w:rsidR="009B4D90">
          <w:rPr>
            <w:noProof/>
            <w:webHidden/>
          </w:rPr>
          <w:fldChar w:fldCharType="separate"/>
        </w:r>
        <w:r w:rsidR="009B4D90">
          <w:rPr>
            <w:noProof/>
            <w:webHidden/>
          </w:rPr>
          <w:t>2</w:t>
        </w:r>
        <w:r w:rsidR="009B4D90">
          <w:rPr>
            <w:noProof/>
            <w:webHidden/>
          </w:rPr>
          <w:fldChar w:fldCharType="end"/>
        </w:r>
      </w:hyperlink>
    </w:p>
    <w:p w14:paraId="6F566783" w14:textId="77777777" w:rsidR="009B4D90" w:rsidRDefault="009D0963">
      <w:pPr>
        <w:pStyle w:val="TOC1"/>
        <w:tabs>
          <w:tab w:val="right" w:leader="dot" w:pos="8630"/>
        </w:tabs>
        <w:rPr>
          <w:rFonts w:eastAsiaTheme="minorEastAsia"/>
          <w:noProof/>
        </w:rPr>
      </w:pPr>
      <w:hyperlink w:anchor="_Toc536017946" w:history="1">
        <w:r w:rsidR="009B4D90" w:rsidRPr="000D6E74">
          <w:rPr>
            <w:rStyle w:val="Hyperlink"/>
            <w:noProof/>
          </w:rPr>
          <w:t>Part 1: Understanding vehicle-bridge interaction and dynamic amplification</w:t>
        </w:r>
        <w:r w:rsidR="009B4D90">
          <w:rPr>
            <w:noProof/>
            <w:webHidden/>
          </w:rPr>
          <w:tab/>
        </w:r>
        <w:r w:rsidR="009B4D90">
          <w:rPr>
            <w:noProof/>
            <w:webHidden/>
          </w:rPr>
          <w:fldChar w:fldCharType="begin"/>
        </w:r>
        <w:r w:rsidR="009B4D90">
          <w:rPr>
            <w:noProof/>
            <w:webHidden/>
          </w:rPr>
          <w:instrText xml:space="preserve"> PAGEREF _Toc536017946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60CDF869" w14:textId="77777777" w:rsidR="009B4D90" w:rsidRDefault="009D0963">
      <w:pPr>
        <w:pStyle w:val="TOC2"/>
        <w:tabs>
          <w:tab w:val="right" w:leader="dot" w:pos="8630"/>
        </w:tabs>
        <w:rPr>
          <w:rFonts w:eastAsiaTheme="minorEastAsia"/>
          <w:noProof/>
        </w:rPr>
      </w:pPr>
      <w:hyperlink w:anchor="_Toc536017947" w:history="1">
        <w:r w:rsidR="009B4D90" w:rsidRPr="000D6E74">
          <w:rPr>
            <w:rStyle w:val="Hyperlink"/>
            <w:noProof/>
          </w:rPr>
          <w:t>Experimental Case Study</w:t>
        </w:r>
        <w:r w:rsidR="009B4D90">
          <w:rPr>
            <w:noProof/>
            <w:webHidden/>
          </w:rPr>
          <w:tab/>
        </w:r>
        <w:r w:rsidR="009B4D90">
          <w:rPr>
            <w:noProof/>
            <w:webHidden/>
          </w:rPr>
          <w:fldChar w:fldCharType="begin"/>
        </w:r>
        <w:r w:rsidR="009B4D90">
          <w:rPr>
            <w:noProof/>
            <w:webHidden/>
          </w:rPr>
          <w:instrText xml:space="preserve"> PAGEREF _Toc536017947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58BFBCAB" w14:textId="77777777" w:rsidR="009B4D90" w:rsidRDefault="009D0963">
      <w:pPr>
        <w:pStyle w:val="TOC3"/>
        <w:tabs>
          <w:tab w:val="right" w:leader="dot" w:pos="8630"/>
        </w:tabs>
        <w:rPr>
          <w:rFonts w:eastAsiaTheme="minorEastAsia"/>
          <w:noProof/>
        </w:rPr>
      </w:pPr>
      <w:hyperlink w:anchor="_Toc536017948" w:history="1">
        <w:r w:rsidR="009B4D90" w:rsidRPr="000D6E74">
          <w:rPr>
            <w:rStyle w:val="Hyperlink"/>
            <w:noProof/>
          </w:rPr>
          <w:t>Description of Test Structure</w:t>
        </w:r>
        <w:r w:rsidR="009B4D90">
          <w:rPr>
            <w:noProof/>
            <w:webHidden/>
          </w:rPr>
          <w:tab/>
        </w:r>
        <w:r w:rsidR="009B4D90">
          <w:rPr>
            <w:noProof/>
            <w:webHidden/>
          </w:rPr>
          <w:fldChar w:fldCharType="begin"/>
        </w:r>
        <w:r w:rsidR="009B4D90">
          <w:rPr>
            <w:noProof/>
            <w:webHidden/>
          </w:rPr>
          <w:instrText xml:space="preserve"> PAGEREF _Toc536017948 \h </w:instrText>
        </w:r>
        <w:r w:rsidR="009B4D90">
          <w:rPr>
            <w:noProof/>
            <w:webHidden/>
          </w:rPr>
        </w:r>
        <w:r w:rsidR="009B4D90">
          <w:rPr>
            <w:noProof/>
            <w:webHidden/>
          </w:rPr>
          <w:fldChar w:fldCharType="separate"/>
        </w:r>
        <w:r w:rsidR="009B4D90">
          <w:rPr>
            <w:noProof/>
            <w:webHidden/>
          </w:rPr>
          <w:t>3</w:t>
        </w:r>
        <w:r w:rsidR="009B4D90">
          <w:rPr>
            <w:noProof/>
            <w:webHidden/>
          </w:rPr>
          <w:fldChar w:fldCharType="end"/>
        </w:r>
      </w:hyperlink>
    </w:p>
    <w:p w14:paraId="4EB5D4DF" w14:textId="77777777" w:rsidR="009B4D90" w:rsidRDefault="009D0963">
      <w:pPr>
        <w:pStyle w:val="TOC3"/>
        <w:tabs>
          <w:tab w:val="right" w:leader="dot" w:pos="8630"/>
        </w:tabs>
        <w:rPr>
          <w:rFonts w:eastAsiaTheme="minorEastAsia"/>
          <w:noProof/>
        </w:rPr>
      </w:pPr>
      <w:hyperlink w:anchor="_Toc536017949" w:history="1">
        <w:r w:rsidR="009B4D90" w:rsidRPr="000D6E74">
          <w:rPr>
            <w:rStyle w:val="Hyperlink"/>
            <w:noProof/>
          </w:rPr>
          <w:t>Phase 1 Testing</w:t>
        </w:r>
        <w:r w:rsidR="009B4D90">
          <w:rPr>
            <w:noProof/>
            <w:webHidden/>
          </w:rPr>
          <w:tab/>
        </w:r>
        <w:r w:rsidR="009B4D90">
          <w:rPr>
            <w:noProof/>
            <w:webHidden/>
          </w:rPr>
          <w:fldChar w:fldCharType="begin"/>
        </w:r>
        <w:r w:rsidR="009B4D90">
          <w:rPr>
            <w:noProof/>
            <w:webHidden/>
          </w:rPr>
          <w:instrText xml:space="preserve"> PAGEREF _Toc536017949 \h </w:instrText>
        </w:r>
        <w:r w:rsidR="009B4D90">
          <w:rPr>
            <w:noProof/>
            <w:webHidden/>
          </w:rPr>
        </w:r>
        <w:r w:rsidR="009B4D90">
          <w:rPr>
            <w:noProof/>
            <w:webHidden/>
          </w:rPr>
          <w:fldChar w:fldCharType="separate"/>
        </w:r>
        <w:r w:rsidR="009B4D90">
          <w:rPr>
            <w:noProof/>
            <w:webHidden/>
          </w:rPr>
          <w:t>4</w:t>
        </w:r>
        <w:r w:rsidR="009B4D90">
          <w:rPr>
            <w:noProof/>
            <w:webHidden/>
          </w:rPr>
          <w:fldChar w:fldCharType="end"/>
        </w:r>
      </w:hyperlink>
    </w:p>
    <w:p w14:paraId="30B4464E" w14:textId="77777777" w:rsidR="009B4D90" w:rsidRDefault="009D0963">
      <w:pPr>
        <w:pStyle w:val="TOC3"/>
        <w:tabs>
          <w:tab w:val="right" w:leader="dot" w:pos="8630"/>
        </w:tabs>
        <w:rPr>
          <w:rFonts w:eastAsiaTheme="minorEastAsia"/>
          <w:noProof/>
        </w:rPr>
      </w:pPr>
      <w:hyperlink w:anchor="_Toc536017950" w:history="1">
        <w:r w:rsidR="009B4D90" w:rsidRPr="000D6E74">
          <w:rPr>
            <w:rStyle w:val="Hyperlink"/>
            <w:noProof/>
          </w:rPr>
          <w:t>Phase 2 Testing</w:t>
        </w:r>
        <w:r w:rsidR="009B4D90">
          <w:rPr>
            <w:noProof/>
            <w:webHidden/>
          </w:rPr>
          <w:tab/>
        </w:r>
        <w:r w:rsidR="009B4D90">
          <w:rPr>
            <w:noProof/>
            <w:webHidden/>
          </w:rPr>
          <w:fldChar w:fldCharType="begin"/>
        </w:r>
        <w:r w:rsidR="009B4D90">
          <w:rPr>
            <w:noProof/>
            <w:webHidden/>
          </w:rPr>
          <w:instrText xml:space="preserve"> PAGEREF _Toc536017950 \h </w:instrText>
        </w:r>
        <w:r w:rsidR="009B4D90">
          <w:rPr>
            <w:noProof/>
            <w:webHidden/>
          </w:rPr>
        </w:r>
        <w:r w:rsidR="009B4D90">
          <w:rPr>
            <w:noProof/>
            <w:webHidden/>
          </w:rPr>
          <w:fldChar w:fldCharType="separate"/>
        </w:r>
        <w:r w:rsidR="009B4D90">
          <w:rPr>
            <w:noProof/>
            <w:webHidden/>
          </w:rPr>
          <w:t>5</w:t>
        </w:r>
        <w:r w:rsidR="009B4D90">
          <w:rPr>
            <w:noProof/>
            <w:webHidden/>
          </w:rPr>
          <w:fldChar w:fldCharType="end"/>
        </w:r>
      </w:hyperlink>
    </w:p>
    <w:p w14:paraId="0EF9E944" w14:textId="77777777" w:rsidR="009B4D90" w:rsidRDefault="009D0963">
      <w:pPr>
        <w:pStyle w:val="TOC3"/>
        <w:tabs>
          <w:tab w:val="right" w:leader="dot" w:pos="8630"/>
        </w:tabs>
        <w:rPr>
          <w:rFonts w:eastAsiaTheme="minorEastAsia"/>
          <w:noProof/>
        </w:rPr>
      </w:pPr>
      <w:hyperlink w:anchor="_Toc536017951" w:history="1">
        <w:r w:rsidR="009B4D90" w:rsidRPr="000D6E74">
          <w:rPr>
            <w:rStyle w:val="Hyperlink"/>
            <w:noProof/>
          </w:rPr>
          <w:t>Phase 3 Testing</w:t>
        </w:r>
        <w:r w:rsidR="009B4D90">
          <w:rPr>
            <w:noProof/>
            <w:webHidden/>
          </w:rPr>
          <w:tab/>
        </w:r>
        <w:r w:rsidR="009B4D90">
          <w:rPr>
            <w:noProof/>
            <w:webHidden/>
          </w:rPr>
          <w:fldChar w:fldCharType="begin"/>
        </w:r>
        <w:r w:rsidR="009B4D90">
          <w:rPr>
            <w:noProof/>
            <w:webHidden/>
          </w:rPr>
          <w:instrText xml:space="preserve"> PAGEREF _Toc536017951 \h </w:instrText>
        </w:r>
        <w:r w:rsidR="009B4D90">
          <w:rPr>
            <w:noProof/>
            <w:webHidden/>
          </w:rPr>
        </w:r>
        <w:r w:rsidR="009B4D90">
          <w:rPr>
            <w:noProof/>
            <w:webHidden/>
          </w:rPr>
          <w:fldChar w:fldCharType="separate"/>
        </w:r>
        <w:r w:rsidR="009B4D90">
          <w:rPr>
            <w:noProof/>
            <w:webHidden/>
          </w:rPr>
          <w:t>7</w:t>
        </w:r>
        <w:r w:rsidR="009B4D90">
          <w:rPr>
            <w:noProof/>
            <w:webHidden/>
          </w:rPr>
          <w:fldChar w:fldCharType="end"/>
        </w:r>
      </w:hyperlink>
    </w:p>
    <w:p w14:paraId="2476A1C2" w14:textId="77777777" w:rsidR="009B4D90" w:rsidRDefault="009D0963">
      <w:pPr>
        <w:pStyle w:val="TOC3"/>
        <w:tabs>
          <w:tab w:val="right" w:leader="dot" w:pos="8630"/>
        </w:tabs>
        <w:rPr>
          <w:rFonts w:eastAsiaTheme="minorEastAsia"/>
          <w:noProof/>
        </w:rPr>
      </w:pPr>
      <w:hyperlink w:anchor="_Toc536017952" w:history="1">
        <w:r w:rsidR="009B4D90" w:rsidRPr="000D6E74">
          <w:rPr>
            <w:rStyle w:val="Hyperlink"/>
            <w:noProof/>
          </w:rPr>
          <w:t>Test Conclusions</w:t>
        </w:r>
        <w:r w:rsidR="009B4D90">
          <w:rPr>
            <w:noProof/>
            <w:webHidden/>
          </w:rPr>
          <w:tab/>
        </w:r>
        <w:r w:rsidR="009B4D90">
          <w:rPr>
            <w:noProof/>
            <w:webHidden/>
          </w:rPr>
          <w:fldChar w:fldCharType="begin"/>
        </w:r>
        <w:r w:rsidR="009B4D90">
          <w:rPr>
            <w:noProof/>
            <w:webHidden/>
          </w:rPr>
          <w:instrText xml:space="preserve"> PAGEREF _Toc536017952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762850F6" w14:textId="77777777" w:rsidR="009B4D90" w:rsidRDefault="009D0963">
      <w:pPr>
        <w:pStyle w:val="TOC2"/>
        <w:tabs>
          <w:tab w:val="right" w:leader="dot" w:pos="8630"/>
        </w:tabs>
        <w:rPr>
          <w:rFonts w:eastAsiaTheme="minorEastAsia"/>
          <w:noProof/>
        </w:rPr>
      </w:pPr>
      <w:hyperlink w:anchor="_Toc536017953" w:history="1">
        <w:r w:rsidR="009B4D90" w:rsidRPr="000D6E74">
          <w:rPr>
            <w:rStyle w:val="Hyperlink"/>
            <w:noProof/>
          </w:rPr>
          <w:t>Simulating VBI</w:t>
        </w:r>
        <w:r w:rsidR="009B4D90">
          <w:rPr>
            <w:noProof/>
            <w:webHidden/>
          </w:rPr>
          <w:tab/>
        </w:r>
        <w:r w:rsidR="009B4D90">
          <w:rPr>
            <w:noProof/>
            <w:webHidden/>
          </w:rPr>
          <w:fldChar w:fldCharType="begin"/>
        </w:r>
        <w:r w:rsidR="009B4D90">
          <w:rPr>
            <w:noProof/>
            <w:webHidden/>
          </w:rPr>
          <w:instrText xml:space="preserve"> PAGEREF _Toc536017953 \h </w:instrText>
        </w:r>
        <w:r w:rsidR="009B4D90">
          <w:rPr>
            <w:noProof/>
            <w:webHidden/>
          </w:rPr>
        </w:r>
        <w:r w:rsidR="009B4D90">
          <w:rPr>
            <w:noProof/>
            <w:webHidden/>
          </w:rPr>
          <w:fldChar w:fldCharType="separate"/>
        </w:r>
        <w:r w:rsidR="009B4D90">
          <w:rPr>
            <w:noProof/>
            <w:webHidden/>
          </w:rPr>
          <w:t>11</w:t>
        </w:r>
        <w:r w:rsidR="009B4D90">
          <w:rPr>
            <w:noProof/>
            <w:webHidden/>
          </w:rPr>
          <w:fldChar w:fldCharType="end"/>
        </w:r>
      </w:hyperlink>
    </w:p>
    <w:p w14:paraId="03B6E422" w14:textId="77777777" w:rsidR="009B4D90" w:rsidRDefault="009D0963">
      <w:pPr>
        <w:pStyle w:val="TOC3"/>
        <w:tabs>
          <w:tab w:val="right" w:leader="dot" w:pos="8630"/>
        </w:tabs>
        <w:rPr>
          <w:rFonts w:eastAsiaTheme="minorEastAsia"/>
          <w:noProof/>
        </w:rPr>
      </w:pPr>
      <w:hyperlink w:anchor="_Toc536017954" w:history="1">
        <w:r w:rsidR="009B4D90" w:rsidRPr="000D6E74">
          <w:rPr>
            <w:rStyle w:val="Hyperlink"/>
            <w:noProof/>
          </w:rPr>
          <w:t>Bridge and vehicle decoupled</w:t>
        </w:r>
        <w:r w:rsidR="009B4D90">
          <w:rPr>
            <w:noProof/>
            <w:webHidden/>
          </w:rPr>
          <w:tab/>
        </w:r>
        <w:r w:rsidR="009B4D90">
          <w:rPr>
            <w:noProof/>
            <w:webHidden/>
          </w:rPr>
          <w:fldChar w:fldCharType="begin"/>
        </w:r>
        <w:r w:rsidR="009B4D90">
          <w:rPr>
            <w:noProof/>
            <w:webHidden/>
          </w:rPr>
          <w:instrText xml:space="preserve"> PAGEREF _Toc536017954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1A5A9C15" w14:textId="77777777" w:rsidR="009B4D90" w:rsidRDefault="009D0963">
      <w:pPr>
        <w:pStyle w:val="TOC3"/>
        <w:tabs>
          <w:tab w:val="right" w:leader="dot" w:pos="8630"/>
        </w:tabs>
        <w:rPr>
          <w:rFonts w:eastAsiaTheme="minorEastAsia"/>
          <w:noProof/>
        </w:rPr>
      </w:pPr>
      <w:hyperlink w:anchor="_Toc536017955" w:history="1">
        <w:r w:rsidR="009B4D90" w:rsidRPr="000D6E74">
          <w:rPr>
            <w:rStyle w:val="Hyperlink"/>
            <w:noProof/>
          </w:rPr>
          <w:t>Mechanisms and Influential Attributes</w:t>
        </w:r>
        <w:r w:rsidR="009B4D90">
          <w:rPr>
            <w:noProof/>
            <w:webHidden/>
          </w:rPr>
          <w:tab/>
        </w:r>
        <w:r w:rsidR="009B4D90">
          <w:rPr>
            <w:noProof/>
            <w:webHidden/>
          </w:rPr>
          <w:fldChar w:fldCharType="begin"/>
        </w:r>
        <w:r w:rsidR="009B4D90">
          <w:rPr>
            <w:noProof/>
            <w:webHidden/>
          </w:rPr>
          <w:instrText xml:space="preserve"> PAGEREF _Toc536017955 \h </w:instrText>
        </w:r>
        <w:r w:rsidR="009B4D90">
          <w:rPr>
            <w:noProof/>
            <w:webHidden/>
          </w:rPr>
        </w:r>
        <w:r w:rsidR="009B4D90">
          <w:rPr>
            <w:noProof/>
            <w:webHidden/>
          </w:rPr>
          <w:fldChar w:fldCharType="separate"/>
        </w:r>
        <w:r w:rsidR="009B4D90">
          <w:rPr>
            <w:noProof/>
            <w:webHidden/>
          </w:rPr>
          <w:t>12</w:t>
        </w:r>
        <w:r w:rsidR="009B4D90">
          <w:rPr>
            <w:noProof/>
            <w:webHidden/>
          </w:rPr>
          <w:fldChar w:fldCharType="end"/>
        </w:r>
      </w:hyperlink>
    </w:p>
    <w:p w14:paraId="2122A028" w14:textId="77777777" w:rsidR="009B4D90" w:rsidRDefault="009D0963">
      <w:pPr>
        <w:pStyle w:val="TOC1"/>
        <w:tabs>
          <w:tab w:val="right" w:leader="dot" w:pos="8630"/>
        </w:tabs>
        <w:rPr>
          <w:rFonts w:eastAsiaTheme="minorEastAsia"/>
          <w:noProof/>
        </w:rPr>
      </w:pPr>
      <w:hyperlink w:anchor="_Toc536017956" w:history="1">
        <w:r w:rsidR="009B4D90" w:rsidRPr="000D6E74">
          <w:rPr>
            <w:rStyle w:val="Hyperlink"/>
            <w:noProof/>
          </w:rPr>
          <w:t>Part 2: Estimating Dynamic Amplification</w:t>
        </w:r>
        <w:r w:rsidR="009B4D90">
          <w:rPr>
            <w:noProof/>
            <w:webHidden/>
          </w:rPr>
          <w:tab/>
        </w:r>
        <w:r w:rsidR="009B4D90">
          <w:rPr>
            <w:noProof/>
            <w:webHidden/>
          </w:rPr>
          <w:fldChar w:fldCharType="begin"/>
        </w:r>
        <w:r w:rsidR="009B4D90">
          <w:rPr>
            <w:noProof/>
            <w:webHidden/>
          </w:rPr>
          <w:instrText xml:space="preserve"> PAGEREF _Toc536017956 \h </w:instrText>
        </w:r>
        <w:r w:rsidR="009B4D90">
          <w:rPr>
            <w:noProof/>
            <w:webHidden/>
          </w:rPr>
        </w:r>
        <w:r w:rsidR="009B4D90">
          <w:rPr>
            <w:noProof/>
            <w:webHidden/>
          </w:rPr>
          <w:fldChar w:fldCharType="separate"/>
        </w:r>
        <w:r w:rsidR="009B4D90">
          <w:rPr>
            <w:noProof/>
            <w:webHidden/>
          </w:rPr>
          <w:t>15</w:t>
        </w:r>
        <w:r w:rsidR="009B4D90">
          <w:rPr>
            <w:noProof/>
            <w:webHidden/>
          </w:rPr>
          <w:fldChar w:fldCharType="end"/>
        </w:r>
      </w:hyperlink>
    </w:p>
    <w:p w14:paraId="4866DFCB" w14:textId="77777777" w:rsidR="009B4D90" w:rsidRDefault="009D0963">
      <w:pPr>
        <w:pStyle w:val="TOC2"/>
        <w:tabs>
          <w:tab w:val="right" w:leader="dot" w:pos="8630"/>
        </w:tabs>
        <w:rPr>
          <w:rFonts w:eastAsiaTheme="minorEastAsia"/>
          <w:noProof/>
        </w:rPr>
      </w:pPr>
      <w:hyperlink w:anchor="_Toc536017957" w:history="1">
        <w:r w:rsidR="009B4D90" w:rsidRPr="000D6E74">
          <w:rPr>
            <w:rStyle w:val="Hyperlink"/>
            <w:noProof/>
          </w:rPr>
          <w:t>Visualizing the Problem</w:t>
        </w:r>
        <w:r w:rsidR="009B4D90">
          <w:rPr>
            <w:noProof/>
            <w:webHidden/>
          </w:rPr>
          <w:tab/>
        </w:r>
        <w:r w:rsidR="009B4D90">
          <w:rPr>
            <w:noProof/>
            <w:webHidden/>
          </w:rPr>
          <w:fldChar w:fldCharType="begin"/>
        </w:r>
        <w:r w:rsidR="009B4D90">
          <w:rPr>
            <w:noProof/>
            <w:webHidden/>
          </w:rPr>
          <w:instrText xml:space="preserve"> PAGEREF _Toc536017957 \h </w:instrText>
        </w:r>
        <w:r w:rsidR="009B4D90">
          <w:rPr>
            <w:noProof/>
            <w:webHidden/>
          </w:rPr>
        </w:r>
        <w:r w:rsidR="009B4D90">
          <w:rPr>
            <w:noProof/>
            <w:webHidden/>
          </w:rPr>
          <w:fldChar w:fldCharType="separate"/>
        </w:r>
        <w:r w:rsidR="009B4D90">
          <w:rPr>
            <w:noProof/>
            <w:webHidden/>
          </w:rPr>
          <w:t>16</w:t>
        </w:r>
        <w:r w:rsidR="009B4D90">
          <w:rPr>
            <w:noProof/>
            <w:webHidden/>
          </w:rPr>
          <w:fldChar w:fldCharType="end"/>
        </w:r>
      </w:hyperlink>
    </w:p>
    <w:p w14:paraId="2DA4509B" w14:textId="77777777" w:rsidR="009B4D90" w:rsidRDefault="009D0963">
      <w:pPr>
        <w:pStyle w:val="TOC2"/>
        <w:tabs>
          <w:tab w:val="right" w:leader="dot" w:pos="8630"/>
        </w:tabs>
        <w:rPr>
          <w:rFonts w:eastAsiaTheme="minorEastAsia"/>
          <w:noProof/>
        </w:rPr>
      </w:pPr>
      <w:hyperlink w:anchor="_Toc536017958" w:history="1">
        <w:r w:rsidR="009B4D90" w:rsidRPr="000D6E74">
          <w:rPr>
            <w:rStyle w:val="Hyperlink"/>
            <w:noProof/>
          </w:rPr>
          <w:t>In-Situ Measurement</w:t>
        </w:r>
        <w:r w:rsidR="009B4D90">
          <w:rPr>
            <w:noProof/>
            <w:webHidden/>
          </w:rPr>
          <w:tab/>
        </w:r>
        <w:r w:rsidR="009B4D90">
          <w:rPr>
            <w:noProof/>
            <w:webHidden/>
          </w:rPr>
          <w:fldChar w:fldCharType="begin"/>
        </w:r>
        <w:r w:rsidR="009B4D90">
          <w:rPr>
            <w:noProof/>
            <w:webHidden/>
          </w:rPr>
          <w:instrText xml:space="preserve"> PAGEREF _Toc536017958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13B50654" w14:textId="77777777" w:rsidR="009B4D90" w:rsidRDefault="009D0963">
      <w:pPr>
        <w:pStyle w:val="TOC3"/>
        <w:tabs>
          <w:tab w:val="right" w:leader="dot" w:pos="8630"/>
        </w:tabs>
        <w:rPr>
          <w:rFonts w:eastAsiaTheme="minorEastAsia"/>
          <w:noProof/>
        </w:rPr>
      </w:pPr>
      <w:hyperlink w:anchor="_Toc536017959" w:history="1">
        <w:r w:rsidR="009B4D90" w:rsidRPr="000D6E74">
          <w:rPr>
            <w:rStyle w:val="Hyperlink"/>
            <w:noProof/>
          </w:rPr>
          <w:t>Operational Monitoring</w:t>
        </w:r>
        <w:r w:rsidR="009B4D90">
          <w:rPr>
            <w:noProof/>
            <w:webHidden/>
          </w:rPr>
          <w:tab/>
        </w:r>
        <w:r w:rsidR="009B4D90">
          <w:rPr>
            <w:noProof/>
            <w:webHidden/>
          </w:rPr>
          <w:fldChar w:fldCharType="begin"/>
        </w:r>
        <w:r w:rsidR="009B4D90">
          <w:rPr>
            <w:noProof/>
            <w:webHidden/>
          </w:rPr>
          <w:instrText xml:space="preserve"> PAGEREF _Toc536017959 \h </w:instrText>
        </w:r>
        <w:r w:rsidR="009B4D90">
          <w:rPr>
            <w:noProof/>
            <w:webHidden/>
          </w:rPr>
        </w:r>
        <w:r w:rsidR="009B4D90">
          <w:rPr>
            <w:noProof/>
            <w:webHidden/>
          </w:rPr>
          <w:fldChar w:fldCharType="separate"/>
        </w:r>
        <w:r w:rsidR="009B4D90">
          <w:rPr>
            <w:noProof/>
            <w:webHidden/>
          </w:rPr>
          <w:t>17</w:t>
        </w:r>
        <w:r w:rsidR="009B4D90">
          <w:rPr>
            <w:noProof/>
            <w:webHidden/>
          </w:rPr>
          <w:fldChar w:fldCharType="end"/>
        </w:r>
      </w:hyperlink>
    </w:p>
    <w:p w14:paraId="22C08AF3" w14:textId="77777777" w:rsidR="009B4D90" w:rsidRDefault="009D0963">
      <w:pPr>
        <w:pStyle w:val="TOC3"/>
        <w:tabs>
          <w:tab w:val="right" w:leader="dot" w:pos="8630"/>
        </w:tabs>
        <w:rPr>
          <w:rFonts w:eastAsiaTheme="minorEastAsia"/>
          <w:noProof/>
        </w:rPr>
      </w:pPr>
      <w:hyperlink w:anchor="_Toc536017960" w:history="1">
        <w:r w:rsidR="009B4D90" w:rsidRPr="000D6E74">
          <w:rPr>
            <w:rStyle w:val="Hyperlink"/>
            <w:noProof/>
          </w:rPr>
          <w:t>Load Testing</w:t>
        </w:r>
        <w:r w:rsidR="009B4D90">
          <w:rPr>
            <w:noProof/>
            <w:webHidden/>
          </w:rPr>
          <w:tab/>
        </w:r>
        <w:r w:rsidR="009B4D90">
          <w:rPr>
            <w:noProof/>
            <w:webHidden/>
          </w:rPr>
          <w:fldChar w:fldCharType="begin"/>
        </w:r>
        <w:r w:rsidR="009B4D90">
          <w:rPr>
            <w:noProof/>
            <w:webHidden/>
          </w:rPr>
          <w:instrText xml:space="preserve"> PAGEREF _Toc536017960 \h </w:instrText>
        </w:r>
        <w:r w:rsidR="009B4D90">
          <w:rPr>
            <w:noProof/>
            <w:webHidden/>
          </w:rPr>
        </w:r>
        <w:r w:rsidR="009B4D90">
          <w:rPr>
            <w:noProof/>
            <w:webHidden/>
          </w:rPr>
          <w:fldChar w:fldCharType="separate"/>
        </w:r>
        <w:r w:rsidR="009B4D90">
          <w:rPr>
            <w:noProof/>
            <w:webHidden/>
          </w:rPr>
          <w:t>18</w:t>
        </w:r>
        <w:r w:rsidR="009B4D90">
          <w:rPr>
            <w:noProof/>
            <w:webHidden/>
          </w:rPr>
          <w:fldChar w:fldCharType="end"/>
        </w:r>
      </w:hyperlink>
    </w:p>
    <w:p w14:paraId="4F9F5C3A" w14:textId="77777777" w:rsidR="009B4D90" w:rsidRDefault="009D0963">
      <w:pPr>
        <w:pStyle w:val="TOC3"/>
        <w:tabs>
          <w:tab w:val="right" w:leader="dot" w:pos="8630"/>
        </w:tabs>
        <w:rPr>
          <w:rFonts w:eastAsiaTheme="minorEastAsia"/>
          <w:noProof/>
        </w:rPr>
      </w:pPr>
      <w:hyperlink w:anchor="_Toc536017961" w:history="1">
        <w:r w:rsidR="009B4D90" w:rsidRPr="000D6E74">
          <w:rPr>
            <w:rStyle w:val="Hyperlink"/>
            <w:noProof/>
          </w:rPr>
          <w:t>Profile Measurement</w:t>
        </w:r>
        <w:r w:rsidR="009B4D90">
          <w:rPr>
            <w:noProof/>
            <w:webHidden/>
          </w:rPr>
          <w:tab/>
        </w:r>
        <w:r w:rsidR="009B4D90">
          <w:rPr>
            <w:noProof/>
            <w:webHidden/>
          </w:rPr>
          <w:fldChar w:fldCharType="begin"/>
        </w:r>
        <w:r w:rsidR="009B4D90">
          <w:rPr>
            <w:noProof/>
            <w:webHidden/>
          </w:rPr>
          <w:instrText xml:space="preserve"> PAGEREF _Toc536017961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2FA1EFA5" w14:textId="77777777" w:rsidR="009B4D90" w:rsidRDefault="009D0963">
      <w:pPr>
        <w:pStyle w:val="TOC2"/>
        <w:tabs>
          <w:tab w:val="right" w:leader="dot" w:pos="8630"/>
        </w:tabs>
        <w:rPr>
          <w:rFonts w:eastAsiaTheme="minorEastAsia"/>
          <w:noProof/>
        </w:rPr>
      </w:pPr>
      <w:hyperlink w:anchor="_Toc536017962" w:history="1">
        <w:r w:rsidR="009B4D90" w:rsidRPr="000D6E74">
          <w:rPr>
            <w:rStyle w:val="Hyperlink"/>
            <w:noProof/>
          </w:rPr>
          <w:t>Finite Element Analysis</w:t>
        </w:r>
        <w:r w:rsidR="009B4D90">
          <w:rPr>
            <w:noProof/>
            <w:webHidden/>
          </w:rPr>
          <w:tab/>
        </w:r>
        <w:r w:rsidR="009B4D90">
          <w:rPr>
            <w:noProof/>
            <w:webHidden/>
          </w:rPr>
          <w:fldChar w:fldCharType="begin"/>
        </w:r>
        <w:r w:rsidR="009B4D90">
          <w:rPr>
            <w:noProof/>
            <w:webHidden/>
          </w:rPr>
          <w:instrText xml:space="preserve"> PAGEREF _Toc536017962 \h </w:instrText>
        </w:r>
        <w:r w:rsidR="009B4D90">
          <w:rPr>
            <w:noProof/>
            <w:webHidden/>
          </w:rPr>
        </w:r>
        <w:r w:rsidR="009B4D90">
          <w:rPr>
            <w:noProof/>
            <w:webHidden/>
          </w:rPr>
          <w:fldChar w:fldCharType="separate"/>
        </w:r>
        <w:r w:rsidR="009B4D90">
          <w:rPr>
            <w:noProof/>
            <w:webHidden/>
          </w:rPr>
          <w:t>19</w:t>
        </w:r>
        <w:r w:rsidR="009B4D90">
          <w:rPr>
            <w:noProof/>
            <w:webHidden/>
          </w:rPr>
          <w:fldChar w:fldCharType="end"/>
        </w:r>
      </w:hyperlink>
    </w:p>
    <w:p w14:paraId="727346DC" w14:textId="77777777" w:rsidR="009B4D90" w:rsidRDefault="009D0963">
      <w:pPr>
        <w:pStyle w:val="TOC2"/>
        <w:tabs>
          <w:tab w:val="right" w:leader="dot" w:pos="8630"/>
        </w:tabs>
        <w:rPr>
          <w:rFonts w:eastAsiaTheme="minorEastAsia"/>
          <w:noProof/>
        </w:rPr>
      </w:pPr>
      <w:hyperlink w:anchor="_Toc536017963" w:history="1">
        <w:r w:rsidR="009B4D90" w:rsidRPr="000D6E74">
          <w:rPr>
            <w:rStyle w:val="Hyperlink"/>
            <w:noProof/>
          </w:rPr>
          <w:t>2D Condensation &amp; State-Space</w:t>
        </w:r>
        <w:r w:rsidR="009B4D90">
          <w:rPr>
            <w:noProof/>
            <w:webHidden/>
          </w:rPr>
          <w:tab/>
        </w:r>
        <w:r w:rsidR="009B4D90">
          <w:rPr>
            <w:noProof/>
            <w:webHidden/>
          </w:rPr>
          <w:fldChar w:fldCharType="begin"/>
        </w:r>
        <w:r w:rsidR="009B4D90">
          <w:rPr>
            <w:noProof/>
            <w:webHidden/>
          </w:rPr>
          <w:instrText xml:space="preserve"> PAGEREF _Toc536017963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4B724F6C" w14:textId="77777777" w:rsidR="009B4D90" w:rsidRDefault="009D0963">
      <w:pPr>
        <w:pStyle w:val="TOC3"/>
        <w:tabs>
          <w:tab w:val="right" w:leader="dot" w:pos="8630"/>
        </w:tabs>
        <w:rPr>
          <w:rFonts w:eastAsiaTheme="minorEastAsia"/>
          <w:noProof/>
        </w:rPr>
      </w:pPr>
      <w:hyperlink w:anchor="_Toc536017964" w:history="1">
        <w:r w:rsidR="009B4D90" w:rsidRPr="000D6E74">
          <w:rPr>
            <w:rStyle w:val="Hyperlink"/>
            <w:noProof/>
          </w:rPr>
          <w:t>Description</w:t>
        </w:r>
        <w:r w:rsidR="009B4D90">
          <w:rPr>
            <w:noProof/>
            <w:webHidden/>
          </w:rPr>
          <w:tab/>
        </w:r>
        <w:r w:rsidR="009B4D90">
          <w:rPr>
            <w:noProof/>
            <w:webHidden/>
          </w:rPr>
          <w:fldChar w:fldCharType="begin"/>
        </w:r>
        <w:r w:rsidR="009B4D90">
          <w:rPr>
            <w:noProof/>
            <w:webHidden/>
          </w:rPr>
          <w:instrText xml:space="preserve"> PAGEREF _Toc536017964 \h </w:instrText>
        </w:r>
        <w:r w:rsidR="009B4D90">
          <w:rPr>
            <w:noProof/>
            <w:webHidden/>
          </w:rPr>
        </w:r>
        <w:r w:rsidR="009B4D90">
          <w:rPr>
            <w:noProof/>
            <w:webHidden/>
          </w:rPr>
          <w:fldChar w:fldCharType="separate"/>
        </w:r>
        <w:r w:rsidR="009B4D90">
          <w:rPr>
            <w:noProof/>
            <w:webHidden/>
          </w:rPr>
          <w:t>21</w:t>
        </w:r>
        <w:r w:rsidR="009B4D90">
          <w:rPr>
            <w:noProof/>
            <w:webHidden/>
          </w:rPr>
          <w:fldChar w:fldCharType="end"/>
        </w:r>
      </w:hyperlink>
    </w:p>
    <w:p w14:paraId="7B5DB27B" w14:textId="77777777" w:rsidR="009B4D90" w:rsidRDefault="009D0963">
      <w:pPr>
        <w:pStyle w:val="TOC3"/>
        <w:tabs>
          <w:tab w:val="right" w:leader="dot" w:pos="8630"/>
        </w:tabs>
        <w:rPr>
          <w:rFonts w:eastAsiaTheme="minorEastAsia"/>
          <w:noProof/>
        </w:rPr>
      </w:pPr>
      <w:hyperlink w:anchor="_Toc536017965" w:history="1">
        <w:r w:rsidR="009B4D90" w:rsidRPr="000D6E74">
          <w:rPr>
            <w:rStyle w:val="Hyperlink"/>
            <w:noProof/>
          </w:rPr>
          <w:t>Implementation</w:t>
        </w:r>
        <w:r w:rsidR="009B4D90">
          <w:rPr>
            <w:noProof/>
            <w:webHidden/>
          </w:rPr>
          <w:tab/>
        </w:r>
        <w:r w:rsidR="009B4D90">
          <w:rPr>
            <w:noProof/>
            <w:webHidden/>
          </w:rPr>
          <w:fldChar w:fldCharType="begin"/>
        </w:r>
        <w:r w:rsidR="009B4D90">
          <w:rPr>
            <w:noProof/>
            <w:webHidden/>
          </w:rPr>
          <w:instrText xml:space="preserve"> PAGEREF _Toc536017965 \h </w:instrText>
        </w:r>
        <w:r w:rsidR="009B4D90">
          <w:rPr>
            <w:noProof/>
            <w:webHidden/>
          </w:rPr>
        </w:r>
        <w:r w:rsidR="009B4D90">
          <w:rPr>
            <w:noProof/>
            <w:webHidden/>
          </w:rPr>
          <w:fldChar w:fldCharType="separate"/>
        </w:r>
        <w:r w:rsidR="009B4D90">
          <w:rPr>
            <w:noProof/>
            <w:webHidden/>
          </w:rPr>
          <w:t>22</w:t>
        </w:r>
        <w:r w:rsidR="009B4D90">
          <w:rPr>
            <w:noProof/>
            <w:webHidden/>
          </w:rPr>
          <w:fldChar w:fldCharType="end"/>
        </w:r>
      </w:hyperlink>
    </w:p>
    <w:p w14:paraId="54950721" w14:textId="77777777" w:rsidR="009B4D90" w:rsidRDefault="009D0963">
      <w:pPr>
        <w:pStyle w:val="TOC3"/>
        <w:tabs>
          <w:tab w:val="right" w:leader="dot" w:pos="8630"/>
        </w:tabs>
        <w:rPr>
          <w:rFonts w:eastAsiaTheme="minorEastAsia"/>
          <w:noProof/>
        </w:rPr>
      </w:pPr>
      <w:hyperlink w:anchor="_Toc536017966" w:history="1">
        <w:r w:rsidR="009B4D90" w:rsidRPr="000D6E74">
          <w:rPr>
            <w:rStyle w:val="Hyperlink"/>
            <w:noProof/>
          </w:rPr>
          <w:t>Validation and Performance Assessment</w:t>
        </w:r>
        <w:r w:rsidR="009B4D90">
          <w:rPr>
            <w:noProof/>
            <w:webHidden/>
          </w:rPr>
          <w:tab/>
        </w:r>
        <w:r w:rsidR="009B4D90">
          <w:rPr>
            <w:noProof/>
            <w:webHidden/>
          </w:rPr>
          <w:fldChar w:fldCharType="begin"/>
        </w:r>
        <w:r w:rsidR="009B4D90">
          <w:rPr>
            <w:noProof/>
            <w:webHidden/>
          </w:rPr>
          <w:instrText xml:space="preserve"> PAGEREF _Toc536017966 \h </w:instrText>
        </w:r>
        <w:r w:rsidR="009B4D90">
          <w:rPr>
            <w:noProof/>
            <w:webHidden/>
          </w:rPr>
        </w:r>
        <w:r w:rsidR="009B4D90">
          <w:rPr>
            <w:noProof/>
            <w:webHidden/>
          </w:rPr>
          <w:fldChar w:fldCharType="separate"/>
        </w:r>
        <w:r w:rsidR="009B4D90">
          <w:rPr>
            <w:noProof/>
            <w:webHidden/>
          </w:rPr>
          <w:t>23</w:t>
        </w:r>
        <w:r w:rsidR="009B4D90">
          <w:rPr>
            <w:noProof/>
            <w:webHidden/>
          </w:rPr>
          <w:fldChar w:fldCharType="end"/>
        </w:r>
      </w:hyperlink>
    </w:p>
    <w:p w14:paraId="743F4CEF" w14:textId="77777777" w:rsidR="009B4D90" w:rsidRDefault="009D0963">
      <w:pPr>
        <w:pStyle w:val="TOC2"/>
        <w:tabs>
          <w:tab w:val="right" w:leader="dot" w:pos="8630"/>
        </w:tabs>
        <w:rPr>
          <w:rFonts w:eastAsiaTheme="minorEastAsia"/>
          <w:noProof/>
        </w:rPr>
      </w:pPr>
      <w:hyperlink w:anchor="_Toc536017967" w:history="1">
        <w:r w:rsidR="009B4D90" w:rsidRPr="000D6E74">
          <w:rPr>
            <w:rStyle w:val="Hyperlink"/>
            <w:noProof/>
          </w:rPr>
          <w:t>IRI &amp; Other Vehicle-Only Models</w:t>
        </w:r>
        <w:r w:rsidR="009B4D90">
          <w:rPr>
            <w:noProof/>
            <w:webHidden/>
          </w:rPr>
          <w:tab/>
        </w:r>
        <w:r w:rsidR="009B4D90">
          <w:rPr>
            <w:noProof/>
            <w:webHidden/>
          </w:rPr>
          <w:fldChar w:fldCharType="begin"/>
        </w:r>
        <w:r w:rsidR="009B4D90">
          <w:rPr>
            <w:noProof/>
            <w:webHidden/>
          </w:rPr>
          <w:instrText xml:space="preserve"> PAGEREF _Toc536017967 \h </w:instrText>
        </w:r>
        <w:r w:rsidR="009B4D90">
          <w:rPr>
            <w:noProof/>
            <w:webHidden/>
          </w:rPr>
        </w:r>
        <w:r w:rsidR="009B4D90">
          <w:rPr>
            <w:noProof/>
            <w:webHidden/>
          </w:rPr>
          <w:fldChar w:fldCharType="separate"/>
        </w:r>
        <w:r w:rsidR="009B4D90">
          <w:rPr>
            <w:noProof/>
            <w:webHidden/>
          </w:rPr>
          <w:t>25</w:t>
        </w:r>
        <w:r w:rsidR="009B4D90">
          <w:rPr>
            <w:noProof/>
            <w:webHidden/>
          </w:rPr>
          <w:fldChar w:fldCharType="end"/>
        </w:r>
      </w:hyperlink>
    </w:p>
    <w:p w14:paraId="3B7765C2" w14:textId="77777777" w:rsidR="009B4D90" w:rsidRDefault="009D0963">
      <w:pPr>
        <w:pStyle w:val="TOC2"/>
        <w:tabs>
          <w:tab w:val="right" w:leader="dot" w:pos="8630"/>
        </w:tabs>
        <w:rPr>
          <w:rFonts w:eastAsiaTheme="minorEastAsia"/>
          <w:noProof/>
        </w:rPr>
      </w:pPr>
      <w:hyperlink w:anchor="_Toc536017968" w:history="1">
        <w:r w:rsidR="009B4D90" w:rsidRPr="000D6E74">
          <w:rPr>
            <w:rStyle w:val="Hyperlink"/>
            <w:noProof/>
          </w:rPr>
          <w:t>Summary</w:t>
        </w:r>
        <w:r w:rsidR="009B4D90">
          <w:rPr>
            <w:noProof/>
            <w:webHidden/>
          </w:rPr>
          <w:tab/>
        </w:r>
        <w:r w:rsidR="009B4D90">
          <w:rPr>
            <w:noProof/>
            <w:webHidden/>
          </w:rPr>
          <w:fldChar w:fldCharType="begin"/>
        </w:r>
        <w:r w:rsidR="009B4D90">
          <w:rPr>
            <w:noProof/>
            <w:webHidden/>
          </w:rPr>
          <w:instrText xml:space="preserve"> PAGEREF _Toc536017968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6E87A3E8" w14:textId="77777777" w:rsidR="009B4D90" w:rsidRDefault="009D0963">
      <w:pPr>
        <w:pStyle w:val="TOC1"/>
        <w:tabs>
          <w:tab w:val="right" w:leader="dot" w:pos="8630"/>
        </w:tabs>
        <w:rPr>
          <w:rFonts w:eastAsiaTheme="minorEastAsia"/>
          <w:noProof/>
        </w:rPr>
      </w:pPr>
      <w:hyperlink w:anchor="_Toc536017969" w:history="1">
        <w:r w:rsidR="009B4D90" w:rsidRPr="000D6E74">
          <w:rPr>
            <w:rStyle w:val="Hyperlink"/>
            <w:noProof/>
          </w:rPr>
          <w:t>Part 3: Applications in Vehicle-Bridge Interaction</w:t>
        </w:r>
        <w:r w:rsidR="009B4D90">
          <w:rPr>
            <w:noProof/>
            <w:webHidden/>
          </w:rPr>
          <w:tab/>
        </w:r>
        <w:r w:rsidR="009B4D90">
          <w:rPr>
            <w:noProof/>
            <w:webHidden/>
          </w:rPr>
          <w:fldChar w:fldCharType="begin"/>
        </w:r>
        <w:r w:rsidR="009B4D90">
          <w:rPr>
            <w:noProof/>
            <w:webHidden/>
          </w:rPr>
          <w:instrText xml:space="preserve"> PAGEREF _Toc536017969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64A7F2B7" w14:textId="77777777" w:rsidR="009B4D90" w:rsidRDefault="009D0963">
      <w:pPr>
        <w:pStyle w:val="TOC2"/>
        <w:tabs>
          <w:tab w:val="right" w:leader="dot" w:pos="8630"/>
        </w:tabs>
        <w:rPr>
          <w:rFonts w:eastAsiaTheme="minorEastAsia"/>
          <w:noProof/>
        </w:rPr>
      </w:pPr>
      <w:hyperlink w:anchor="_Toc536017970" w:history="1">
        <w:r w:rsidR="009B4D90" w:rsidRPr="000D6E74">
          <w:rPr>
            <w:rStyle w:val="Hyperlink"/>
            <w:noProof/>
          </w:rPr>
          <w:t>Remediation and Smoothness Criteria</w:t>
        </w:r>
        <w:r w:rsidR="009B4D90">
          <w:rPr>
            <w:noProof/>
            <w:webHidden/>
          </w:rPr>
          <w:tab/>
        </w:r>
        <w:r w:rsidR="009B4D90">
          <w:rPr>
            <w:noProof/>
            <w:webHidden/>
          </w:rPr>
          <w:fldChar w:fldCharType="begin"/>
        </w:r>
        <w:r w:rsidR="009B4D90">
          <w:rPr>
            <w:noProof/>
            <w:webHidden/>
          </w:rPr>
          <w:instrText xml:space="preserve"> PAGEREF _Toc536017970 \h </w:instrText>
        </w:r>
        <w:r w:rsidR="009B4D90">
          <w:rPr>
            <w:noProof/>
            <w:webHidden/>
          </w:rPr>
        </w:r>
        <w:r w:rsidR="009B4D90">
          <w:rPr>
            <w:noProof/>
            <w:webHidden/>
          </w:rPr>
          <w:fldChar w:fldCharType="separate"/>
        </w:r>
        <w:r w:rsidR="009B4D90">
          <w:rPr>
            <w:noProof/>
            <w:webHidden/>
          </w:rPr>
          <w:t>27</w:t>
        </w:r>
        <w:r w:rsidR="009B4D90">
          <w:rPr>
            <w:noProof/>
            <w:webHidden/>
          </w:rPr>
          <w:fldChar w:fldCharType="end"/>
        </w:r>
      </w:hyperlink>
    </w:p>
    <w:p w14:paraId="1A174501" w14:textId="77777777" w:rsidR="009B4D90" w:rsidRDefault="009D0963">
      <w:pPr>
        <w:pStyle w:val="TOC2"/>
        <w:tabs>
          <w:tab w:val="right" w:leader="dot" w:pos="8630"/>
        </w:tabs>
        <w:rPr>
          <w:rFonts w:eastAsiaTheme="minorEastAsia"/>
          <w:noProof/>
        </w:rPr>
      </w:pPr>
      <w:hyperlink w:anchor="_Toc536017971" w:history="1">
        <w:r w:rsidR="009B4D90" w:rsidRPr="000D6E74">
          <w:rPr>
            <w:rStyle w:val="Hyperlink"/>
            <w:noProof/>
          </w:rPr>
          <w:t>Vehicle Configurations</w:t>
        </w:r>
        <w:r w:rsidR="009B4D90">
          <w:rPr>
            <w:noProof/>
            <w:webHidden/>
          </w:rPr>
          <w:tab/>
        </w:r>
        <w:r w:rsidR="009B4D90">
          <w:rPr>
            <w:noProof/>
            <w:webHidden/>
          </w:rPr>
          <w:fldChar w:fldCharType="begin"/>
        </w:r>
        <w:r w:rsidR="009B4D90">
          <w:rPr>
            <w:noProof/>
            <w:webHidden/>
          </w:rPr>
          <w:instrText xml:space="preserve"> PAGEREF _Toc536017971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09BEE7C5" w14:textId="77777777" w:rsidR="009B4D90" w:rsidRDefault="009D0963">
      <w:pPr>
        <w:pStyle w:val="TOC3"/>
        <w:tabs>
          <w:tab w:val="right" w:leader="dot" w:pos="8630"/>
        </w:tabs>
        <w:rPr>
          <w:rFonts w:eastAsiaTheme="minorEastAsia"/>
          <w:noProof/>
        </w:rPr>
      </w:pPr>
      <w:hyperlink w:anchor="_Toc536017972" w:history="1">
        <w:r w:rsidR="009B4D90" w:rsidRPr="000D6E74">
          <w:rPr>
            <w:rStyle w:val="Hyperlink"/>
            <w:noProof/>
          </w:rPr>
          <w:t>Traffic</w:t>
        </w:r>
        <w:r w:rsidR="009B4D90">
          <w:rPr>
            <w:noProof/>
            <w:webHidden/>
          </w:rPr>
          <w:tab/>
        </w:r>
        <w:r w:rsidR="009B4D90">
          <w:rPr>
            <w:noProof/>
            <w:webHidden/>
          </w:rPr>
          <w:fldChar w:fldCharType="begin"/>
        </w:r>
        <w:r w:rsidR="009B4D90">
          <w:rPr>
            <w:noProof/>
            <w:webHidden/>
          </w:rPr>
          <w:instrText xml:space="preserve"> PAGEREF _Toc536017972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7BCE3114" w14:textId="77777777" w:rsidR="009B4D90" w:rsidRDefault="009D0963">
      <w:pPr>
        <w:pStyle w:val="TOC3"/>
        <w:tabs>
          <w:tab w:val="right" w:leader="dot" w:pos="8630"/>
        </w:tabs>
        <w:rPr>
          <w:rFonts w:eastAsiaTheme="minorEastAsia"/>
          <w:noProof/>
        </w:rPr>
      </w:pPr>
      <w:hyperlink w:anchor="_Toc536017973" w:history="1">
        <w:r w:rsidR="009B4D90" w:rsidRPr="000D6E74">
          <w:rPr>
            <w:rStyle w:val="Hyperlink"/>
            <w:noProof/>
          </w:rPr>
          <w:t>Truck Trains</w:t>
        </w:r>
        <w:r w:rsidR="009B4D90">
          <w:rPr>
            <w:noProof/>
            <w:webHidden/>
          </w:rPr>
          <w:tab/>
        </w:r>
        <w:r w:rsidR="009B4D90">
          <w:rPr>
            <w:noProof/>
            <w:webHidden/>
          </w:rPr>
          <w:fldChar w:fldCharType="begin"/>
        </w:r>
        <w:r w:rsidR="009B4D90">
          <w:rPr>
            <w:noProof/>
            <w:webHidden/>
          </w:rPr>
          <w:instrText xml:space="preserve"> PAGEREF _Toc536017973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303DB52B" w14:textId="77777777" w:rsidR="009B4D90" w:rsidRDefault="009D0963">
      <w:pPr>
        <w:pStyle w:val="TOC3"/>
        <w:tabs>
          <w:tab w:val="right" w:leader="dot" w:pos="8630"/>
        </w:tabs>
        <w:rPr>
          <w:rFonts w:eastAsiaTheme="minorEastAsia"/>
          <w:noProof/>
        </w:rPr>
      </w:pPr>
      <w:hyperlink w:anchor="_Toc536017974" w:history="1">
        <w:r w:rsidR="009B4D90" w:rsidRPr="000D6E74">
          <w:rPr>
            <w:rStyle w:val="Hyperlink"/>
            <w:noProof/>
          </w:rPr>
          <w:t>Future Work</w:t>
        </w:r>
        <w:r w:rsidR="009B4D90">
          <w:rPr>
            <w:noProof/>
            <w:webHidden/>
          </w:rPr>
          <w:tab/>
        </w:r>
        <w:r w:rsidR="009B4D90">
          <w:rPr>
            <w:noProof/>
            <w:webHidden/>
          </w:rPr>
          <w:fldChar w:fldCharType="begin"/>
        </w:r>
        <w:r w:rsidR="009B4D90">
          <w:rPr>
            <w:noProof/>
            <w:webHidden/>
          </w:rPr>
          <w:instrText xml:space="preserve"> PAGEREF _Toc536017974 \h </w:instrText>
        </w:r>
        <w:r w:rsidR="009B4D90">
          <w:rPr>
            <w:noProof/>
            <w:webHidden/>
          </w:rPr>
        </w:r>
        <w:r w:rsidR="009B4D90">
          <w:rPr>
            <w:noProof/>
            <w:webHidden/>
          </w:rPr>
          <w:fldChar w:fldCharType="separate"/>
        </w:r>
        <w:r w:rsidR="009B4D90">
          <w:rPr>
            <w:noProof/>
            <w:webHidden/>
          </w:rPr>
          <w:t>29</w:t>
        </w:r>
        <w:r w:rsidR="009B4D90">
          <w:rPr>
            <w:noProof/>
            <w:webHidden/>
          </w:rPr>
          <w:fldChar w:fldCharType="end"/>
        </w:r>
      </w:hyperlink>
    </w:p>
    <w:p w14:paraId="4A5BF17C" w14:textId="77777777" w:rsidR="00471215" w:rsidRDefault="00E42662">
      <w:pPr>
        <w:spacing w:after="200" w:line="276" w:lineRule="auto"/>
      </w:pPr>
      <w:r>
        <w:fldChar w:fldCharType="end"/>
      </w:r>
      <w:r w:rsidR="00471215">
        <w:br w:type="page"/>
      </w:r>
    </w:p>
    <w:p w14:paraId="444C0B19" w14:textId="77777777" w:rsidR="00471215" w:rsidRDefault="00471215" w:rsidP="00471215">
      <w:pPr>
        <w:pStyle w:val="Heading1"/>
      </w:pPr>
      <w:bookmarkStart w:id="3" w:name="_Toc536017941"/>
      <w:r>
        <w:lastRenderedPageBreak/>
        <w:t>List of Tables</w:t>
      </w:r>
      <w:bookmarkEnd w:id="3"/>
    </w:p>
    <w:p w14:paraId="34528AE2" w14:textId="77777777" w:rsidR="00471215" w:rsidRDefault="00471215">
      <w:pPr>
        <w:spacing w:after="200" w:line="276" w:lineRule="auto"/>
      </w:pPr>
      <w:r>
        <w:br w:type="page"/>
      </w:r>
    </w:p>
    <w:p w14:paraId="5DA6E0E8" w14:textId="77777777" w:rsidR="00471215" w:rsidRDefault="00471215" w:rsidP="00471215">
      <w:pPr>
        <w:pStyle w:val="Heading1"/>
      </w:pPr>
      <w:bookmarkStart w:id="4" w:name="_Toc536017942"/>
      <w:r>
        <w:lastRenderedPageBreak/>
        <w:t>List of Illustrations</w:t>
      </w:r>
      <w:bookmarkEnd w:id="4"/>
    </w:p>
    <w:p w14:paraId="660F1831" w14:textId="77777777" w:rsidR="00471215" w:rsidRDefault="00471215" w:rsidP="00471215"/>
    <w:p w14:paraId="6C200FED" w14:textId="77777777"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14:paraId="250FE82B" w14:textId="77777777" w:rsidR="00ED3428" w:rsidRDefault="00471215" w:rsidP="00471215">
      <w:pPr>
        <w:pStyle w:val="Heading1"/>
      </w:pPr>
      <w:bookmarkStart w:id="5" w:name="_Toc536017943"/>
      <w:r>
        <w:lastRenderedPageBreak/>
        <w:t>Introduction</w:t>
      </w:r>
      <w:bookmarkEnd w:id="5"/>
    </w:p>
    <w:p w14:paraId="6E4A70D7" w14:textId="77777777"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14:paraId="38D7E34A" w14:textId="77777777"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14:paraId="4D375909" w14:textId="77777777"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14:paraId="5F5F8F3A" w14:textId="77777777"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14:paraId="70067F8E" w14:textId="77777777"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 xml:space="preserve">well </w:t>
      </w:r>
      <w:proofErr w:type="gramStart"/>
      <w:r w:rsidR="005C4DA1">
        <w:t>in excess of</w:t>
      </w:r>
      <w:proofErr w:type="gramEnd"/>
      <w:r w:rsidR="005C4DA1">
        <w:t xml:space="preserve"> this number. Extensive structural monitoring was performed on one such nonconformist as detailed herein.</w:t>
      </w:r>
    </w:p>
    <w:p w14:paraId="44586279" w14:textId="77777777"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14:paraId="0DC6876A" w14:textId="77777777" w:rsidR="009B4D90" w:rsidRDefault="00ED3428" w:rsidP="00CE0102">
      <w:pPr>
        <w:spacing w:after="200" w:line="276" w:lineRule="auto"/>
      </w:pPr>
      <w:r>
        <w:br w:type="page"/>
      </w:r>
    </w:p>
    <w:p w14:paraId="14459D9D" w14:textId="77777777" w:rsidR="00ED3428" w:rsidRDefault="00ED3428" w:rsidP="009B4D90">
      <w:pPr>
        <w:pStyle w:val="Heading1"/>
      </w:pPr>
      <w:r>
        <w:lastRenderedPageBreak/>
        <w:t>State of the Art</w:t>
      </w:r>
    </w:p>
    <w:p w14:paraId="4DBC5B0A" w14:textId="77777777" w:rsidR="00ED3428" w:rsidRDefault="00594561" w:rsidP="00594561">
      <w:pPr>
        <w:pStyle w:val="Heading2"/>
      </w:pPr>
      <w:bookmarkStart w:id="6" w:name="_Toc536017944"/>
      <w:r>
        <w:t>Heading 2</w:t>
      </w:r>
      <w:bookmarkEnd w:id="6"/>
    </w:p>
    <w:p w14:paraId="4DFD61A7" w14:textId="77777777" w:rsidR="00594561" w:rsidRDefault="00594561" w:rsidP="00594561">
      <w:pPr>
        <w:pStyle w:val="Heading3"/>
      </w:pPr>
      <w:bookmarkStart w:id="7" w:name="_Toc536017945"/>
      <w:r>
        <w:t>Heading 3</w:t>
      </w:r>
      <w:bookmarkEnd w:id="7"/>
    </w:p>
    <w:p w14:paraId="0C982767" w14:textId="77777777" w:rsidR="00594561" w:rsidRPr="00594561" w:rsidRDefault="00594561" w:rsidP="00594561">
      <w:pPr>
        <w:pStyle w:val="Heading4"/>
      </w:pPr>
      <w:r>
        <w:t>Heading 4</w:t>
      </w:r>
    </w:p>
    <w:p w14:paraId="442C44D4" w14:textId="77777777"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14:paraId="71594B82" w14:textId="77777777"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14:paraId="09B2B9E8" w14:textId="77777777"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14:paraId="2892C08A" w14:textId="77777777" w:rsidR="00121D48" w:rsidRDefault="00594561" w:rsidP="00121D48">
      <w:pPr>
        <w:pStyle w:val="Images"/>
      </w:pPr>
      <w:r>
        <w:rPr>
          <w:noProof/>
        </w:rPr>
        <mc:AlternateContent>
          <mc:Choice Requires="wps">
            <w:drawing>
              <wp:inline distT="0" distB="0" distL="0" distR="0" wp14:anchorId="73D4D558" wp14:editId="470975C0">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32F929" w14:textId="77777777" w:rsidR="009D0963" w:rsidRPr="00594561" w:rsidRDefault="009D0963"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3D4D558"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14:paraId="1532F929" w14:textId="77777777" w:rsidR="009D0963" w:rsidRPr="00594561" w:rsidRDefault="009D0963"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14:paraId="20F13E02" w14:textId="77777777" w:rsidR="00594561" w:rsidRDefault="00121D48" w:rsidP="00121D48">
      <w:pPr>
        <w:pStyle w:val="Caption"/>
      </w:pPr>
      <w:r>
        <w:t xml:space="preserve">Figure </w:t>
      </w:r>
      <w:r w:rsidR="0078412B">
        <w:rPr>
          <w:noProof/>
        </w:rPr>
        <w:fldChar w:fldCharType="begin"/>
      </w:r>
      <w:r w:rsidR="0078412B">
        <w:rPr>
          <w:noProof/>
        </w:rPr>
        <w:instrText xml:space="preserve"> SEQ Figure \* ARABIC </w:instrText>
      </w:r>
      <w:r w:rsidR="0078412B">
        <w:rPr>
          <w:noProof/>
        </w:rPr>
        <w:fldChar w:fldCharType="separate"/>
      </w:r>
      <w:r w:rsidR="00E26C5B">
        <w:rPr>
          <w:noProof/>
        </w:rPr>
        <w:t>1</w:t>
      </w:r>
      <w:r w:rsidR="0078412B">
        <w:rPr>
          <w:noProof/>
        </w:rPr>
        <w:fldChar w:fldCharType="end"/>
      </w:r>
      <w:r>
        <w:t>: Test Image</w:t>
      </w:r>
    </w:p>
    <w:p w14:paraId="61E49E54" w14:textId="77777777" w:rsidR="00121D48" w:rsidRDefault="00121D48" w:rsidP="00594561"/>
    <w:p w14:paraId="1A9AE0EC" w14:textId="77777777" w:rsidR="00496B8E" w:rsidRDefault="00496B8E">
      <w:pPr>
        <w:spacing w:before="0" w:after="200" w:line="276" w:lineRule="auto"/>
      </w:pPr>
      <w:r>
        <w:br w:type="page"/>
      </w:r>
    </w:p>
    <w:p w14:paraId="42B3807F" w14:textId="77777777" w:rsidR="00496B8E" w:rsidRDefault="00496B8E" w:rsidP="00496B8E">
      <w:pPr>
        <w:pStyle w:val="Heading1"/>
      </w:pPr>
      <w:bookmarkStart w:id="8" w:name="_Toc536017946"/>
      <w:r>
        <w:lastRenderedPageBreak/>
        <w:t>Part 1: Understanding vehicle-bridge interaction and dynamic amplification</w:t>
      </w:r>
      <w:bookmarkEnd w:id="8"/>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77777777" w:rsidR="00C27E8A" w:rsidRDefault="001F521D" w:rsidP="00B91B57">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5504000D" w14:textId="77777777" w:rsidR="00B91B57" w:rsidRDefault="00B91B57" w:rsidP="00B91B57">
      <w:pPr>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11"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77777777"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 xml:space="preserve">structural responses (e.g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5E04B525" w:rsidR="006C0FDB" w:rsidRDefault="006C0FDB" w:rsidP="008E3B43">
      <w:pPr>
        <w:pStyle w:val="Heading2"/>
      </w:pPr>
      <w:bookmarkStart w:id="9" w:name="_Toc536017948"/>
      <w:r>
        <w:t xml:space="preserve">Description of </w:t>
      </w:r>
      <w:r w:rsidR="0054692B">
        <w:t>Case</w:t>
      </w:r>
      <w:r>
        <w:t xml:space="preserve"> Structure</w:t>
      </w:r>
      <w:bookmarkEnd w:id="9"/>
    </w:p>
    <w:p w14:paraId="2AF23FA2" w14:textId="77777777" w:rsidR="00B642C0" w:rsidRDefault="00360DC1" w:rsidP="00B642C0">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663700"/>
                    </a:xfrm>
                    <a:prstGeom prst="rect">
                      <a:avLst/>
                    </a:prstGeom>
                  </pic:spPr>
                </pic:pic>
              </a:graphicData>
            </a:graphic>
          </wp:inline>
        </w:drawing>
      </w:r>
      <w:r w:rsidR="0048509D">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rsidR="0048509D">
        <w:t xml:space="preserve"> spans, which are supported by steel box-girders spanning between two </w:t>
      </w:r>
      <w:r w:rsidR="0048509D" w:rsidRPr="00A87282">
        <w:t>piers</w:t>
      </w:r>
      <w:r w:rsidR="0048509D">
        <w:t>.</w:t>
      </w:r>
      <w:r w:rsidR="00C62BD1">
        <w:t xml:space="preserve"> The structure was overall in good condition with no significant cracking or corrosion visible. </w:t>
      </w:r>
    </w:p>
    <w:p w14:paraId="2A7FE39F" w14:textId="77777777" w:rsidR="00B642C0" w:rsidRDefault="00B642C0" w:rsidP="00B642C0">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113155"/>
                    </a:xfrm>
                    <a:prstGeom prst="rect">
                      <a:avLst/>
                    </a:prstGeom>
                  </pic:spPr>
                </pic:pic>
              </a:graphicData>
            </a:graphic>
          </wp:inline>
        </w:drawing>
      </w:r>
    </w:p>
    <w:p w14:paraId="074C2654" w14:textId="77777777" w:rsidR="00B642C0" w:rsidRDefault="00B642C0" w:rsidP="00B642C0">
      <w:pPr>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4">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0F6716A5" w14:textId="77777777" w:rsidR="00B642C0" w:rsidRDefault="00B642C0" w:rsidP="00B642C0">
      <w:pPr>
        <w:pStyle w:val="Heading4"/>
      </w:pPr>
      <w:r>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260B7746" w14:textId="77777777" w:rsidR="00AE07AA" w:rsidRDefault="00AE07AA" w:rsidP="00AE07AA">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77777777"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E26C5B">
        <w:rPr>
          <w:noProof/>
        </w:rPr>
        <w:t>2</w:t>
      </w:r>
      <w:r w:rsidR="002E3D38">
        <w:rPr>
          <w:noProof/>
        </w:rPr>
        <w:fldChar w:fldCharType="end"/>
      </w:r>
      <w:r>
        <w:t xml:space="preserve">: View of Deck Separation </w:t>
      </w:r>
    </w:p>
    <w:p w14:paraId="0596FDEE" w14:textId="77777777" w:rsidR="00B642C0" w:rsidRDefault="00B642C0" w:rsidP="00B642C0">
      <w:r>
        <w:t>There is no skew. The bridge has eleven spans. The maximum span length is 14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0C983AFD" w14:textId="77777777" w:rsidR="006360FD" w:rsidRDefault="00FD39EB" w:rsidP="00FD39EB">
      <w:pPr>
        <w:jc w:val="center"/>
      </w:pPr>
      <w:r>
        <w:rPr>
          <w:noProof/>
        </w:rPr>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6929" cy="2832988"/>
                    </a:xfrm>
                    <a:prstGeom prst="rect">
                      <a:avLst/>
                    </a:prstGeom>
                  </pic:spPr>
                </pic:pic>
              </a:graphicData>
            </a:graphic>
          </wp:inline>
        </w:drawing>
      </w:r>
    </w:p>
    <w:p w14:paraId="471BBB7D" w14:textId="77777777" w:rsidR="00B642C0" w:rsidRDefault="00B642C0" w:rsidP="00B642C0">
      <w:pPr>
        <w:pStyle w:val="Heading4"/>
      </w:pPr>
      <w:r>
        <w:lastRenderedPageBreak/>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765625E8" w14:textId="77777777" w:rsidR="00B642C0" w:rsidRPr="0048509D" w:rsidRDefault="00B642C0" w:rsidP="00B642C0">
      <w:pPr>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4160519" cy="1627540"/>
                    </a:xfrm>
                    <a:prstGeom prst="rect">
                      <a:avLst/>
                    </a:prstGeom>
                  </pic:spPr>
                </pic:pic>
              </a:graphicData>
            </a:graphic>
          </wp:inline>
        </w:drawing>
      </w:r>
    </w:p>
    <w:p w14:paraId="61F92958" w14:textId="77777777" w:rsidR="00B642C0" w:rsidRDefault="00B642C0" w:rsidP="002B361B">
      <w:pPr>
        <w:pStyle w:val="Heading4"/>
      </w:pPr>
      <w:r>
        <w:t>Condition</w:t>
      </w:r>
    </w:p>
    <w:p w14:paraId="2EB3FCBF" w14:textId="77777777"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49F3F4D1" w14:textId="77777777"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14:paraId="208C0954" w14:textId="77777777" w:rsidTr="0078412B">
        <w:trPr>
          <w:tblHeader/>
          <w:jc w:val="center"/>
        </w:trPr>
        <w:tc>
          <w:tcPr>
            <w:tcW w:w="2604" w:type="dxa"/>
            <w:tcMar>
              <w:top w:w="0" w:type="dxa"/>
              <w:left w:w="0" w:type="dxa"/>
              <w:bottom w:w="0" w:type="dxa"/>
              <w:right w:w="0" w:type="dxa"/>
            </w:tcMar>
          </w:tcPr>
          <w:p w14:paraId="2F03D011" w14:textId="77777777" w:rsidR="00B642C0" w:rsidRDefault="00B642C0" w:rsidP="0078412B">
            <w:pPr>
              <w:pStyle w:val="TableHeading"/>
            </w:pPr>
            <w:r>
              <w:t>NBI Structure Number</w:t>
            </w:r>
          </w:p>
        </w:tc>
        <w:tc>
          <w:tcPr>
            <w:tcW w:w="2076" w:type="dxa"/>
            <w:tcMar>
              <w:top w:w="0" w:type="dxa"/>
              <w:left w:w="0" w:type="dxa"/>
              <w:bottom w:w="0" w:type="dxa"/>
              <w:right w:w="0" w:type="dxa"/>
            </w:tcMar>
          </w:tcPr>
          <w:p w14:paraId="4051E35C" w14:textId="77777777" w:rsidR="00B642C0" w:rsidRDefault="00B642C0" w:rsidP="0078412B">
            <w:pPr>
              <w:pStyle w:val="TableHeading"/>
            </w:pPr>
            <w:r>
              <w:t>000000000027280</w:t>
            </w:r>
          </w:p>
        </w:tc>
      </w:tr>
      <w:tr w:rsidR="00B642C0" w14:paraId="4D484915" w14:textId="77777777" w:rsidTr="0078412B">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076"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0F5565E2" w14:textId="77777777" w:rsidTr="0078412B">
        <w:trPr>
          <w:jc w:val="center"/>
        </w:trPr>
        <w:tc>
          <w:tcPr>
            <w:tcW w:w="2604" w:type="dxa"/>
            <w:tcMar>
              <w:top w:w="0" w:type="dxa"/>
              <w:left w:w="0" w:type="dxa"/>
              <w:bottom w:w="0" w:type="dxa"/>
              <w:right w:w="0" w:type="dxa"/>
            </w:tcMar>
          </w:tcPr>
          <w:p w14:paraId="69289300" w14:textId="77777777" w:rsidR="00B642C0" w:rsidRDefault="00B642C0" w:rsidP="0078412B">
            <w:pPr>
              <w:pStyle w:val="TableContents"/>
            </w:pPr>
            <w:r>
              <w:t>Owner</w:t>
            </w:r>
          </w:p>
        </w:tc>
        <w:tc>
          <w:tcPr>
            <w:tcW w:w="2076" w:type="dxa"/>
            <w:tcMar>
              <w:top w:w="0" w:type="dxa"/>
              <w:left w:w="0" w:type="dxa"/>
              <w:bottom w:w="0" w:type="dxa"/>
              <w:right w:w="0" w:type="dxa"/>
            </w:tcMar>
          </w:tcPr>
          <w:p w14:paraId="549C682D" w14:textId="77777777" w:rsidR="00B642C0" w:rsidRDefault="00B642C0" w:rsidP="0078412B">
            <w:pPr>
              <w:pStyle w:val="TableContents"/>
            </w:pPr>
            <w:r>
              <w:t>PennDOT</w:t>
            </w:r>
          </w:p>
        </w:tc>
      </w:tr>
      <w:tr w:rsidR="00B642C0" w14:paraId="58356BF2" w14:textId="77777777" w:rsidTr="0078412B">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076"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8412B">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076"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8412B">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8412B">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076"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8412B">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076"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8412B">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076"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8412B">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076"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8412B">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076"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8E3B43">
      <w:pPr>
        <w:pStyle w:val="Heading2"/>
      </w:pPr>
      <w:bookmarkStart w:id="10"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w:lastRenderedPageBreak/>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8"/>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9"/>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9D0963" w:rsidRDefault="009D0963"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9D0963" w:rsidRDefault="009D0963"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9"/>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9D0963" w:rsidRDefault="009D0963"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9D0963" w:rsidRDefault="009D0963"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9"/>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9D0963" w:rsidRDefault="009D0963"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9D0963" w:rsidRDefault="009D0963"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20"/>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9D0963" w:rsidRDefault="009D0963"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9D0963" w:rsidRDefault="009D0963"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21"/>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7"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8"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22" o:title=""/>
                </v:shape>
                <v:shape id="Picture 3221" o:spid="_x0000_s1029"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3" o:title=""/>
                </v:shape>
                <v:rect id="Rectangle 3222" o:spid="_x0000_s1030"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9D0963" w:rsidRDefault="009D0963" w:rsidP="003737FB">
                        <w:pPr>
                          <w:spacing w:before="0" w:line="240" w:lineRule="auto"/>
                        </w:pPr>
                        <w:r>
                          <w:t>Shell</w:t>
                        </w:r>
                      </w:p>
                    </w:txbxContent>
                  </v:textbox>
                </v:rect>
                <v:rect id="Rectangle 3223" o:spid="_x0000_s1031"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9D0963" w:rsidRDefault="009D0963" w:rsidP="003737FB">
                        <w:pPr>
                          <w:spacing w:before="0" w:line="240" w:lineRule="auto"/>
                        </w:pPr>
                        <w:r>
                          <w:t xml:space="preserve"> </w:t>
                        </w:r>
                      </w:p>
                    </w:txbxContent>
                  </v:textbox>
                </v:rect>
                <v:shape id="Picture 3225" o:spid="_x0000_s1032"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3" o:title=""/>
                </v:shape>
                <v:rect id="Rectangle 3226" o:spid="_x0000_s1033"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9D0963" w:rsidRDefault="009D0963" w:rsidP="003737FB">
                        <w:pPr>
                          <w:spacing w:before="0" w:line="240" w:lineRule="auto"/>
                        </w:pPr>
                        <w:r>
                          <w:t>Beam</w:t>
                        </w:r>
                      </w:p>
                    </w:txbxContent>
                  </v:textbox>
                </v:rect>
                <v:rect id="Rectangle 3227" o:spid="_x0000_s1034"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9D0963" w:rsidRDefault="009D0963" w:rsidP="003737FB">
                        <w:pPr>
                          <w:spacing w:before="0" w:line="240" w:lineRule="auto"/>
                        </w:pPr>
                        <w:r>
                          <w:t xml:space="preserve"> </w:t>
                        </w:r>
                      </w:p>
                    </w:txbxContent>
                  </v:textbox>
                </v:rect>
                <v:shape id="Shape 3228" o:spid="_x0000_s1035"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6"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7"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8"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3" o:title=""/>
                </v:shape>
                <v:rect id="Rectangle 3233" o:spid="_x0000_s1039"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9D0963" w:rsidRDefault="009D0963" w:rsidP="003737FB">
                        <w:pPr>
                          <w:spacing w:before="0" w:line="240" w:lineRule="auto"/>
                        </w:pPr>
                        <w:r>
                          <w:t>Beam</w:t>
                        </w:r>
                      </w:p>
                    </w:txbxContent>
                  </v:textbox>
                </v:rect>
                <v:rect id="Rectangle 3234" o:spid="_x0000_s1040"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9D0963" w:rsidRDefault="009D0963" w:rsidP="003737FB">
                        <w:pPr>
                          <w:spacing w:before="0" w:line="240" w:lineRule="auto"/>
                        </w:pPr>
                        <w:r>
                          <w:t xml:space="preserve"> </w:t>
                        </w:r>
                      </w:p>
                    </w:txbxContent>
                  </v:textbox>
                </v:rect>
                <v:shape id="Shape 3235" o:spid="_x0000_s1041"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2"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3"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4" o:title=""/>
                </v:shape>
                <v:rect id="Rectangle 3239" o:spid="_x0000_s1044"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9D0963" w:rsidRDefault="009D0963" w:rsidP="003737FB">
                        <w:pPr>
                          <w:spacing w:before="0" w:line="240" w:lineRule="auto"/>
                        </w:pPr>
                        <w:r>
                          <w:t>Rigid Link</w:t>
                        </w:r>
                      </w:p>
                    </w:txbxContent>
                  </v:textbox>
                </v:rect>
                <v:rect id="Rectangle 3240" o:spid="_x0000_s1045"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9D0963" w:rsidRDefault="009D0963" w:rsidP="003737FB">
                        <w:pPr>
                          <w:spacing w:before="0" w:line="240" w:lineRule="auto"/>
                        </w:pPr>
                        <w:r>
                          <w:t xml:space="preserve"> </w:t>
                        </w:r>
                      </w:p>
                    </w:txbxContent>
                  </v:textbox>
                </v:rect>
                <v:shape id="Shape 3241" o:spid="_x0000_s1046"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7"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5" o:title=""/>
                </v:shape>
                <w10:anchorlock/>
              </v:group>
            </w:pict>
          </mc:Fallback>
        </mc:AlternateContent>
      </w:r>
    </w:p>
    <w:p w14:paraId="7C781A53" w14:textId="77777777" w:rsidR="003737FB" w:rsidRDefault="003737FB" w:rsidP="003737FB">
      <w:pPr>
        <w:pStyle w:val="Caption"/>
      </w:pPr>
      <w:r>
        <w:t xml:space="preserve">Figure </w:t>
      </w:r>
      <w:r>
        <w:rPr>
          <w:noProof/>
        </w:rPr>
        <w:fldChar w:fldCharType="begin"/>
      </w:r>
      <w:r>
        <w:rPr>
          <w:noProof/>
        </w:rPr>
        <w:instrText xml:space="preserve"> SEQ Figure \* ARABIC </w:instrText>
      </w:r>
      <w:r>
        <w:rPr>
          <w:noProof/>
        </w:rPr>
        <w:fldChar w:fldCharType="separate"/>
      </w:r>
      <w:r w:rsidR="00E26C5B">
        <w:rPr>
          <w:noProof/>
        </w:rPr>
        <w:t>3</w:t>
      </w:r>
      <w:r>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77777777" w:rsidR="003737FB" w:rsidRDefault="008E3B43" w:rsidP="003737FB">
      <w:r>
        <w:t>The two-span model</w:t>
      </w:r>
      <w:r w:rsidR="003737FB">
        <w:t xml:space="preserve"> included the entirety of the superstructure from the cross-girders to the concrete barriers. All elements were rigidly connected at coincident nodes except as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6BE06D9" w14:textId="77777777" w:rsidR="003737FB" w:rsidRDefault="003737FB" w:rsidP="003737FB">
      <w:r>
        <w:rPr>
          <w:noProof/>
        </w:rPr>
        <w:lastRenderedPageBreak/>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3284855"/>
                    </a:xfrm>
                    <a:prstGeom prst="rect">
                      <a:avLst/>
                    </a:prstGeom>
                  </pic:spPr>
                </pic:pic>
              </a:graphicData>
            </a:graphic>
          </wp:inline>
        </w:drawing>
      </w:r>
    </w:p>
    <w:p w14:paraId="43196EDA" w14:textId="77777777" w:rsidR="003737FB" w:rsidRDefault="003737FB" w:rsidP="003737FB">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Boundary conditions we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 xml:space="preserve">The stringers were supported by elastomeric bearings, rocker bearings and pedestals. In all cases rigid links were used to connect the various elements at their nodes. Nodes were also </w:t>
      </w:r>
      <w:r>
        <w:lastRenderedPageBreak/>
        <w:t>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564161A4" w14:textId="77777777" w:rsidR="003737FB" w:rsidRDefault="003737FB" w:rsidP="003737FB">
      <w:pPr>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8">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8648" cy="3200400"/>
                    </a:xfrm>
                    <a:prstGeom prst="rect">
                      <a:avLst/>
                    </a:prstGeom>
                  </pic:spPr>
                </pic:pic>
              </a:graphicData>
            </a:graphic>
          </wp:inline>
        </w:drawing>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lastRenderedPageBreak/>
        <w:t>Dynamic Characteristics of FE Model</w:t>
      </w:r>
    </w:p>
    <w:p w14:paraId="4B83D40F" w14:textId="77777777" w:rsidR="008E3B43"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p w14:paraId="1B6B1ECA" w14:textId="77777777" w:rsidR="00D207D9" w:rsidRDefault="00D207D9" w:rsidP="008E3B43"/>
    <w:tbl>
      <w:tblPr>
        <w:tblStyle w:val="TableGrid"/>
        <w:tblW w:w="0" w:type="auto"/>
        <w:tblCellMar>
          <w:left w:w="0" w:type="dxa"/>
          <w:right w:w="0" w:type="dxa"/>
        </w:tblCellMar>
        <w:tblLook w:val="04A0" w:firstRow="1" w:lastRow="0" w:firstColumn="1" w:lastColumn="0" w:noHBand="0" w:noVBand="1"/>
      </w:tblPr>
      <w:tblGrid>
        <w:gridCol w:w="4325"/>
        <w:gridCol w:w="4325"/>
      </w:tblGrid>
      <w:tr w:rsidR="00415E94" w14:paraId="317257C4" w14:textId="77777777" w:rsidTr="00D207D9">
        <w:tc>
          <w:tcPr>
            <w:tcW w:w="4325" w:type="dxa"/>
          </w:tcPr>
          <w:p w14:paraId="7788EEF7" w14:textId="77777777" w:rsidR="00415E94" w:rsidRDefault="00415E94" w:rsidP="00D207D9">
            <w:pPr>
              <w:pStyle w:val="squish"/>
              <w:keepNext/>
            </w:pPr>
            <w:r>
              <w:rPr>
                <w:noProof/>
              </w:rPr>
              <w:lastRenderedPageBreak/>
              <w:drawing>
                <wp:inline distT="0" distB="0" distL="0" distR="0" wp14:anchorId="1DCFA79E" wp14:editId="425E1E9B">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5B4473CA" w14:textId="77777777" w:rsidR="00415E94" w:rsidRDefault="00415E94"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4</w:t>
            </w:r>
            <w:r w:rsidR="00F87074">
              <w:rPr>
                <w:noProof/>
              </w:rPr>
              <w:fldChar w:fldCharType="end"/>
            </w:r>
            <w:r>
              <w:t xml:space="preserve">: </w:t>
            </w:r>
            <w:proofErr w:type="spellStart"/>
            <w:r w:rsidR="00D207D9">
              <w:t>Apriori</w:t>
            </w:r>
            <w:proofErr w:type="spellEnd"/>
            <w:r w:rsidR="00D207D9">
              <w:t xml:space="preserve"> FEM Mode</w:t>
            </w:r>
            <w:r>
              <w:t xml:space="preserve"> 1 </w:t>
            </w:r>
            <w:r w:rsidR="00941C4C">
              <w:t>–</w:t>
            </w:r>
            <w:r>
              <w:t xml:space="preserve"> </w:t>
            </w:r>
            <w:r w:rsidR="00941C4C">
              <w:t>2.37 Hz</w:t>
            </w:r>
          </w:p>
          <w:p w14:paraId="6C1AE22C" w14:textId="77777777" w:rsidR="00415E94" w:rsidRDefault="00415E94" w:rsidP="00941C4C">
            <w:pPr>
              <w:pStyle w:val="squish"/>
              <w:jc w:val="center"/>
            </w:pPr>
          </w:p>
        </w:tc>
        <w:tc>
          <w:tcPr>
            <w:tcW w:w="4325" w:type="dxa"/>
          </w:tcPr>
          <w:p w14:paraId="5E63B15C" w14:textId="77777777" w:rsidR="00941C4C" w:rsidRDefault="00415E94" w:rsidP="00941C4C">
            <w:pPr>
              <w:pStyle w:val="squish"/>
              <w:keepNext/>
              <w:jc w:val="center"/>
            </w:pPr>
            <w:r>
              <w:rPr>
                <w:noProof/>
              </w:rPr>
              <w:drawing>
                <wp:inline distT="0" distB="0" distL="0" distR="0" wp14:anchorId="2FC901B7" wp14:editId="4D53A86A">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31980E88" w14:textId="7777777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5</w:t>
            </w:r>
            <w:r w:rsidR="00F87074">
              <w:rPr>
                <w:noProof/>
              </w:rPr>
              <w:fldChar w:fldCharType="end"/>
            </w:r>
            <w:r>
              <w:t xml:space="preserve">: </w:t>
            </w:r>
            <w:proofErr w:type="spellStart"/>
            <w:r w:rsidR="00D207D9">
              <w:t>Apriori</w:t>
            </w:r>
            <w:proofErr w:type="spellEnd"/>
            <w:r w:rsidR="00D207D9">
              <w:t xml:space="preserve"> FEM Mode</w:t>
            </w:r>
            <w:r>
              <w:t xml:space="preserve"> 2 – 2.73 Hz</w:t>
            </w:r>
          </w:p>
        </w:tc>
      </w:tr>
      <w:tr w:rsidR="00415E94" w14:paraId="6A6E2D30" w14:textId="77777777" w:rsidTr="00D207D9">
        <w:tc>
          <w:tcPr>
            <w:tcW w:w="4325" w:type="dxa"/>
          </w:tcPr>
          <w:p w14:paraId="0A9DC450" w14:textId="77777777" w:rsidR="00941C4C" w:rsidRDefault="00415E94" w:rsidP="00941C4C">
            <w:pPr>
              <w:pStyle w:val="squish"/>
              <w:keepNext/>
              <w:jc w:val="center"/>
            </w:pPr>
            <w:r>
              <w:rPr>
                <w:noProof/>
              </w:rPr>
              <w:drawing>
                <wp:inline distT="0" distB="0" distL="0" distR="0" wp14:anchorId="1D70C9AB" wp14:editId="0AF572D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6180D6D3" w14:textId="7777777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6</w:t>
            </w:r>
            <w:r w:rsidR="00F87074">
              <w:rPr>
                <w:noProof/>
              </w:rPr>
              <w:fldChar w:fldCharType="end"/>
            </w:r>
            <w:r>
              <w:t xml:space="preserve">: </w:t>
            </w:r>
            <w:proofErr w:type="spellStart"/>
            <w:r w:rsidR="00D207D9">
              <w:t>Apriori</w:t>
            </w:r>
            <w:proofErr w:type="spellEnd"/>
            <w:r w:rsidR="00D207D9">
              <w:t xml:space="preserve"> FEM Mode</w:t>
            </w:r>
            <w:r>
              <w:t xml:space="preserve"> 3 – 3.22 Hz</w:t>
            </w:r>
          </w:p>
        </w:tc>
        <w:tc>
          <w:tcPr>
            <w:tcW w:w="4325" w:type="dxa"/>
          </w:tcPr>
          <w:p w14:paraId="26BE4B79" w14:textId="77777777" w:rsidR="00941C4C" w:rsidRDefault="00415E94" w:rsidP="00941C4C">
            <w:pPr>
              <w:pStyle w:val="squish"/>
              <w:keepNext/>
              <w:jc w:val="center"/>
            </w:pPr>
            <w:r>
              <w:rPr>
                <w:noProof/>
              </w:rPr>
              <w:drawing>
                <wp:inline distT="0" distB="0" distL="0" distR="0" wp14:anchorId="0542C9FE" wp14:editId="6E4BD7BB">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D622D3B" w14:textId="7777777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7</w:t>
            </w:r>
            <w:r w:rsidR="00F87074">
              <w:rPr>
                <w:noProof/>
              </w:rPr>
              <w:fldChar w:fldCharType="end"/>
            </w:r>
            <w:r>
              <w:t xml:space="preserve">: </w:t>
            </w:r>
            <w:proofErr w:type="spellStart"/>
            <w:r w:rsidR="00D207D9">
              <w:t>Apriori</w:t>
            </w:r>
            <w:proofErr w:type="spellEnd"/>
            <w:r w:rsidR="00D207D9">
              <w:t xml:space="preserve"> FEM Mode</w:t>
            </w:r>
            <w:r>
              <w:t xml:space="preserve"> 4 – 3.71 Hz</w:t>
            </w:r>
          </w:p>
        </w:tc>
      </w:tr>
      <w:tr w:rsidR="00415E94" w14:paraId="47218194" w14:textId="77777777" w:rsidTr="00D207D9">
        <w:tc>
          <w:tcPr>
            <w:tcW w:w="4325" w:type="dxa"/>
          </w:tcPr>
          <w:p w14:paraId="1FC874EA" w14:textId="77777777" w:rsidR="00941C4C" w:rsidRDefault="00415E94" w:rsidP="00941C4C">
            <w:pPr>
              <w:pStyle w:val="squish"/>
              <w:keepNext/>
              <w:jc w:val="center"/>
            </w:pPr>
            <w:r>
              <w:rPr>
                <w:noProof/>
              </w:rPr>
              <w:drawing>
                <wp:inline distT="0" distB="0" distL="0" distR="0" wp14:anchorId="6EA0258E" wp14:editId="10CDA5E9">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6839ECC1" w14:textId="7777777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8</w:t>
            </w:r>
            <w:r w:rsidR="00F87074">
              <w:rPr>
                <w:noProof/>
              </w:rPr>
              <w:fldChar w:fldCharType="end"/>
            </w:r>
            <w:r>
              <w:t xml:space="preserve">: </w:t>
            </w:r>
            <w:proofErr w:type="spellStart"/>
            <w:r w:rsidR="00D207D9">
              <w:t>Apriori</w:t>
            </w:r>
            <w:proofErr w:type="spellEnd"/>
            <w:r w:rsidR="00D207D9">
              <w:t xml:space="preserve"> FEM Mode</w:t>
            </w:r>
            <w:r>
              <w:t xml:space="preserve"> 5 – 3.77 Hz</w:t>
            </w:r>
          </w:p>
        </w:tc>
        <w:tc>
          <w:tcPr>
            <w:tcW w:w="4325" w:type="dxa"/>
          </w:tcPr>
          <w:p w14:paraId="113C875A" w14:textId="77777777" w:rsidR="00941C4C" w:rsidRDefault="00415E94" w:rsidP="00941C4C">
            <w:pPr>
              <w:pStyle w:val="squish"/>
              <w:keepNext/>
              <w:jc w:val="center"/>
            </w:pPr>
            <w:r>
              <w:rPr>
                <w:noProof/>
              </w:rPr>
              <w:drawing>
                <wp:inline distT="0" distB="0" distL="0" distR="0" wp14:anchorId="3C628FB8" wp14:editId="2C3068E7">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5A213600" w14:textId="7777777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9</w:t>
            </w:r>
            <w:r w:rsidR="00F87074">
              <w:rPr>
                <w:noProof/>
              </w:rPr>
              <w:fldChar w:fldCharType="end"/>
            </w:r>
            <w:r>
              <w:t xml:space="preserve">: </w:t>
            </w:r>
            <w:proofErr w:type="spellStart"/>
            <w:r w:rsidR="00D207D9">
              <w:t>Apriori</w:t>
            </w:r>
            <w:proofErr w:type="spellEnd"/>
            <w:r w:rsidR="00D207D9">
              <w:t xml:space="preserve"> FEM Mode</w:t>
            </w:r>
            <w:r>
              <w:t xml:space="preserve"> 6 – 4.22 Hz</w:t>
            </w:r>
          </w:p>
        </w:tc>
      </w:tr>
      <w:tr w:rsidR="00415E94" w14:paraId="08B03A3E" w14:textId="77777777" w:rsidTr="00D207D9">
        <w:tc>
          <w:tcPr>
            <w:tcW w:w="4325" w:type="dxa"/>
          </w:tcPr>
          <w:p w14:paraId="6B74F3F6" w14:textId="77777777" w:rsidR="00941C4C" w:rsidRDefault="00415E94" w:rsidP="00941C4C">
            <w:pPr>
              <w:pStyle w:val="squish"/>
              <w:keepNext/>
              <w:jc w:val="center"/>
            </w:pPr>
            <w:r>
              <w:rPr>
                <w:noProof/>
              </w:rPr>
              <w:lastRenderedPageBreak/>
              <w:drawing>
                <wp:inline distT="0" distB="0" distL="0" distR="0" wp14:anchorId="58351E56" wp14:editId="08D9C0D5">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00C02579" w14:textId="7777777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10</w:t>
            </w:r>
            <w:r w:rsidR="00F87074">
              <w:rPr>
                <w:noProof/>
              </w:rPr>
              <w:fldChar w:fldCharType="end"/>
            </w:r>
            <w:r>
              <w:t xml:space="preserve">: </w:t>
            </w:r>
            <w:proofErr w:type="spellStart"/>
            <w:r w:rsidR="00D207D9">
              <w:t>Apriori</w:t>
            </w:r>
            <w:proofErr w:type="spellEnd"/>
            <w:r w:rsidR="00D207D9">
              <w:t xml:space="preserve"> FEM Mode</w:t>
            </w:r>
            <w:r>
              <w:t xml:space="preserve"> 7 – 4.25 Hz</w:t>
            </w:r>
          </w:p>
        </w:tc>
        <w:tc>
          <w:tcPr>
            <w:tcW w:w="4325" w:type="dxa"/>
          </w:tcPr>
          <w:p w14:paraId="666A453B" w14:textId="77777777" w:rsidR="00941C4C" w:rsidRDefault="00415E94" w:rsidP="00941C4C">
            <w:pPr>
              <w:pStyle w:val="squish"/>
              <w:keepNext/>
              <w:jc w:val="center"/>
            </w:pPr>
            <w:r>
              <w:rPr>
                <w:noProof/>
              </w:rPr>
              <w:drawing>
                <wp:inline distT="0" distB="0" distL="0" distR="0" wp14:anchorId="24C75AF6" wp14:editId="0EF94FF5">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15EEE412" w14:textId="7777777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11</w:t>
            </w:r>
            <w:r w:rsidR="00F87074">
              <w:rPr>
                <w:noProof/>
              </w:rPr>
              <w:fldChar w:fldCharType="end"/>
            </w:r>
            <w:r>
              <w:t xml:space="preserve">: </w:t>
            </w:r>
            <w:proofErr w:type="spellStart"/>
            <w:r w:rsidR="00D207D9">
              <w:t>Apriori</w:t>
            </w:r>
            <w:proofErr w:type="spellEnd"/>
            <w:r w:rsidR="00D207D9">
              <w:t xml:space="preserve"> FEM Mode</w:t>
            </w:r>
            <w:r>
              <w:t xml:space="preserv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10"/>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lastRenderedPageBreak/>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730E8D85" w14:textId="77777777" w:rsidR="002B361B" w:rsidRDefault="002B361B" w:rsidP="002B361B">
      <w:pPr>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2604135"/>
                    </a:xfrm>
                    <a:prstGeom prst="rect">
                      <a:avLst/>
                    </a:prstGeom>
                  </pic:spPr>
                </pic:pic>
              </a:graphicData>
            </a:graphic>
          </wp:inline>
        </w:drawing>
      </w:r>
    </w:p>
    <w:p w14:paraId="10580CB3" w14:textId="77777777" w:rsidR="002B361B" w:rsidRDefault="002B361B" w:rsidP="002B361B">
      <w:r>
        <w:rPr>
          <w:noProof/>
        </w:rPr>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lum/>
                      <a:alphaModFix/>
                    </a:blip>
                    <a:srcRect/>
                    <a:stretch>
                      <a:fillRect/>
                    </a:stretch>
                  </pic:blipFill>
                  <pic:spPr>
                    <a:xfrm>
                      <a:off x="0" y="0"/>
                      <a:ext cx="5486400" cy="1008771"/>
                    </a:xfrm>
                    <a:prstGeom prst="rect">
                      <a:avLst/>
                    </a:prstGeom>
                  </pic:spPr>
                </pic:pic>
              </a:graphicData>
            </a:graphic>
          </wp:inline>
        </w:drawing>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lastRenderedPageBreak/>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77777777" w:rsidR="001812F8" w:rsidRDefault="001812F8" w:rsidP="001812F8">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12</w:t>
      </w:r>
      <w:r w:rsidR="00F87074">
        <w:rPr>
          <w:noProof/>
        </w:rPr>
        <w:fldChar w:fldCharType="end"/>
      </w:r>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77777777" w:rsidR="002D7305" w:rsidRDefault="002D7305" w:rsidP="002D7305">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BA286D">
        <w:rPr>
          <w:noProof/>
        </w:rPr>
        <w:t>1</w:t>
      </w:r>
      <w:r w:rsidR="00F8707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t>Test Activities</w:t>
      </w:r>
    </w:p>
    <w:p w14:paraId="10A3B48A" w14:textId="77777777"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 xml:space="preserve">relieved with hand clamps near their location of install </w:t>
      </w:r>
      <w:r w:rsidR="002D7305">
        <w:t>to prevent the weight of the cable from pulling off the accelerometer and the motion of the cable influencing the reading. Cables were</w:t>
      </w:r>
      <w:r w:rsidR="003759B7">
        <w:t xml:space="preserve"> subsequently run to the ground and to the data acquisition system. </w:t>
      </w:r>
    </w:p>
    <w:p w14:paraId="7351CA07" w14:textId="77777777"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61467D">
        <w:t>, at a minimum, this mode.</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030313" w14:paraId="4C14322F" w14:textId="77777777" w:rsidTr="0061467D">
        <w:trPr>
          <w:jc w:val="center"/>
        </w:trPr>
        <w:tc>
          <w:tcPr>
            <w:tcW w:w="4428" w:type="dxa"/>
            <w:vAlign w:val="bottom"/>
          </w:tcPr>
          <w:p w14:paraId="23C05BB7" w14:textId="77777777" w:rsidR="0061467D" w:rsidRDefault="00030313" w:rsidP="0061467D">
            <w:pPr>
              <w:pStyle w:val="squish"/>
              <w:keepNext/>
              <w:jc w:val="center"/>
            </w:pPr>
            <w:r>
              <w:rPr>
                <w:noProof/>
              </w:rPr>
              <w:lastRenderedPageBreak/>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77777777"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13</w:t>
            </w:r>
            <w:r w:rsidR="00F87074">
              <w:rPr>
                <w:noProof/>
              </w:rPr>
              <w:fldChar w:fldCharType="end"/>
            </w:r>
            <w:r>
              <w:t>: Mode 4 Viewed from Top</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77777777"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E26C5B">
              <w:rPr>
                <w:noProof/>
              </w:rPr>
              <w:t>14</w:t>
            </w:r>
            <w:r w:rsidR="00F87074">
              <w:rPr>
                <w:noProof/>
              </w:rPr>
              <w:fldChar w:fldCharType="end"/>
            </w:r>
            <w:r>
              <w:t>: Mode 4 Viewed from Underside</w:t>
            </w:r>
          </w:p>
        </w:tc>
      </w:tr>
    </w:tbl>
    <w:p w14:paraId="3DD614D5" w14:textId="77777777" w:rsidR="0061467D" w:rsidRDefault="004A34CB" w:rsidP="002B361B">
      <w:r>
        <w:t xml:space="preserve"> </w:t>
      </w:r>
      <w:r w:rsidR="002D7305">
        <w:t xml:space="preserve">Since the global modes of vibration of interest were under </w:t>
      </w:r>
      <w:r>
        <w:t>10</w:t>
      </w:r>
      <w:r w:rsidR="002D7305">
        <w:t xml:space="preserve"> Hz</w:t>
      </w:r>
      <w:r>
        <w:t xml:space="preserve">, the sampling frequency should be at least 20 Hz according to the Nyquist Theorem to avoid signal aliasing. However, </w:t>
      </w:r>
      <w:r w:rsidR="002D7305">
        <w:t xml:space="preserve">a </w:t>
      </w:r>
      <w:r w:rsidR="00030313">
        <w:t xml:space="preserve">minimum </w:t>
      </w:r>
      <w:r w:rsidR="0078412B">
        <w:t>sampl</w:t>
      </w:r>
      <w:r w:rsidR="002D7305">
        <w:t xml:space="preserve">ing rate of </w:t>
      </w:r>
      <w:r w:rsidR="0078412B">
        <w:t xml:space="preserve">200 Hz </w:t>
      </w:r>
      <w:r w:rsidR="00030313">
        <w:t>is an internal standard for dynamic tests to provide enhanced frequency resolution when performing spectral analysis, and thus specified for this test</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11"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11"/>
    <w:p w14:paraId="4E281151" w14:textId="77777777"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E26C5B">
        <w:rPr>
          <w:noProof/>
        </w:rPr>
        <w:t>15</w:t>
      </w:r>
      <w:r w:rsidR="002E3D38">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36224"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9D0963" w:rsidRDefault="009D0963"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8" type="#_x0000_t202" style="position:absolute;margin-left:1476pt;margin-top:-5.75pt;width:36.35pt;height:50.9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" filled="f" stroked="f">
                <v:textbox style="layout-flow:vertical;mso-fit-shape-to-text:t">
                  <w:txbxContent>
                    <w:p w14:paraId="1A353497" w14:textId="77777777" w:rsidR="009D0963" w:rsidRDefault="009D0963"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1584"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9D0963" w:rsidRDefault="009D0963"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9" type="#_x0000_t202" style="position:absolute;margin-left:1476pt;margin-top:218.05pt;width:36.35pt;height:50.9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" filled="f" stroked="f">
                <v:textbox style="layout-flow:vertical;mso-fit-shape-to-text:t">
                  <w:txbxContent>
                    <w:p w14:paraId="5BE8BE1D" w14:textId="77777777" w:rsidR="009D0963" w:rsidRDefault="009D0963"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8208"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9D0963" w:rsidRDefault="009D0963"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50" type="#_x0000_t202" style="position:absolute;margin-left:1476pt;margin-top:441.85pt;width:36.35pt;height:50.9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wxw1u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9D0963" w:rsidRDefault="009D0963"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93568"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9D0963" w:rsidRDefault="009D0963"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1" type="#_x0000_t202" style="position:absolute;margin-left:1476pt;margin-top:666.25pt;width:36.35pt;height:50.9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" filled="f" stroked="f">
                <v:textbox style="layout-flow:vertical;mso-fit-shape-to-text:t">
                  <w:txbxContent>
                    <w:p w14:paraId="4EFC729D" w14:textId="77777777" w:rsidR="009D0963" w:rsidRDefault="009D0963"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4BDD6BCD" w14:textId="77777777" w:rsidR="000D7FCE" w:rsidRDefault="000D7FCE" w:rsidP="000D7FCE">
      <w:pPr>
        <w:jc w:val="center"/>
      </w:pPr>
      <w:r>
        <w:rPr>
          <w:noProof/>
        </w:rPr>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87D877F" w14:textId="77777777" w:rsidR="000D7FCE" w:rsidRDefault="000D7FCE" w:rsidP="000D7FCE">
      <w:pPr>
        <w:jc w:val="center"/>
      </w:pPr>
      <w:r>
        <w:rPr>
          <w:noProof/>
        </w:rPr>
        <w:lastRenderedPageBreak/>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2C3B574" w14:textId="77777777" w:rsidR="000D7FCE" w:rsidRDefault="000D7FCE" w:rsidP="000D7FCE">
      <w:pPr>
        <w:jc w:val="center"/>
      </w:pPr>
      <w:r>
        <w:rPr>
          <w:noProof/>
        </w:rPr>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9150453" w14:textId="77777777"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w:t>
      </w:r>
      <w:r w:rsidR="00C82098">
        <w:lastRenderedPageBreak/>
        <w:t>not have consistent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7777777"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034E063D" w14:textId="77777777" w:rsidR="00D275D4" w:rsidRDefault="00D275D4" w:rsidP="005A4CCB">
      <w:pPr>
        <w:pStyle w:val="Heading2"/>
      </w:pPr>
      <w:bookmarkStart w:id="12" w:name="_Toc536017950"/>
      <w:r>
        <w:t>Phase 2 Testing</w:t>
      </w:r>
      <w:bookmarkEnd w:id="12"/>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7777777" w:rsidR="0088407D" w:rsidRDefault="00AE6BA0" w:rsidP="0088407D">
      <w:pPr>
        <w:pStyle w:val="ListParagraph"/>
        <w:numPr>
          <w:ilvl w:val="0"/>
          <w:numId w:val="23"/>
        </w:numPr>
      </w:pPr>
      <w:r>
        <w:t>Identify the superstructure’s global 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77777777" w:rsidR="009B4D90" w:rsidRDefault="009B4D90" w:rsidP="005A4CCB">
      <w:pPr>
        <w:pStyle w:val="Heading3"/>
      </w:pPr>
      <w:r>
        <w:t>Instrumentation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lastRenderedPageBreak/>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372155C9" w14:textId="77777777" w:rsidR="00AE07AA" w:rsidRDefault="00AE07AA" w:rsidP="005A4CCB">
      <w:r w:rsidRPr="00AE07AA">
        <w:rPr>
          <w:noProof/>
        </w:rPr>
        <w:lastRenderedPageBreak/>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9">
                      <a:lum/>
                      <a:alphaModFix/>
                    </a:blip>
                    <a:srcRect/>
                    <a:stretch>
                      <a:fillRect/>
                    </a:stretch>
                  </pic:blipFill>
                  <pic:spPr>
                    <a:xfrm>
                      <a:off x="0" y="0"/>
                      <a:ext cx="5486400" cy="4287520"/>
                    </a:xfrm>
                    <a:prstGeom prst="rect">
                      <a:avLst/>
                    </a:prstGeom>
                  </pic:spPr>
                </pic:pic>
              </a:graphicData>
            </a:graphic>
          </wp:inline>
        </w:drawing>
      </w:r>
    </w:p>
    <w:p w14:paraId="14E4C6E8" w14:textId="77777777"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0DE86046" w14:textId="77777777" w:rsidR="007207D0" w:rsidRDefault="00540758" w:rsidP="005A4CCB">
      <w:r>
        <w:rPr>
          <w:noProof/>
        </w:rPr>
        <w:lastRenderedPageBreak/>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400" cy="3931920"/>
                    </a:xfrm>
                    <a:prstGeom prst="rect">
                      <a:avLst/>
                    </a:prstGeom>
                  </pic:spPr>
                </pic:pic>
              </a:graphicData>
            </a:graphic>
          </wp:inline>
        </w:drawing>
      </w:r>
    </w:p>
    <w:p w14:paraId="26C21999" w14:textId="77777777" w:rsidR="00B32BA0" w:rsidRDefault="00E3098F" w:rsidP="00E3098F">
      <w:pPr>
        <w:pStyle w:val="Heading3"/>
      </w:pPr>
      <w:r>
        <w:t>Equipment</w:t>
      </w:r>
    </w:p>
    <w:p w14:paraId="7F5CD6F3" w14:textId="77777777"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s and data acquisition systems model info are provided in the following table. Detailed specifications can be found in the appendix.</w:t>
      </w:r>
    </w:p>
    <w:p w14:paraId="27AF1659" w14:textId="77777777" w:rsidR="005C5B8C" w:rsidRDefault="005C5B8C" w:rsidP="005C5B8C">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BA286D">
        <w:rPr>
          <w:noProof/>
        </w:rPr>
        <w:t>2</w:t>
      </w:r>
      <w:r w:rsidR="00F8707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lastRenderedPageBreak/>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497FB8C7" w14:textId="77777777" w:rsidR="00CF6F8A" w:rsidRDefault="00CF6F8A" w:rsidP="00CF6F8A">
      <w:pPr>
        <w:jc w:val="center"/>
      </w:pPr>
      <w:r w:rsidRPr="00CF6F8A">
        <w:rPr>
          <w:noProof/>
        </w:rPr>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51"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3E08794" w14:textId="77777777" w:rsidR="000D4B72" w:rsidRDefault="007207D0" w:rsidP="005A4CCB">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72AE6C89" w14:textId="77777777" w:rsidR="000A6FFF" w:rsidRDefault="000A6FFF" w:rsidP="005A4CCB">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normal data collection (200 Hz for vibration; 50 Hz for strain). </w:t>
      </w:r>
      <w:r w:rsidR="00DE13FB">
        <w:t xml:space="preserve">Data was collected until 3:00 pm </w:t>
      </w:r>
      <w:r w:rsidR="00DE13FB">
        <w:lastRenderedPageBreak/>
        <w:t>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77777777" w:rsidR="00BA286D" w:rsidRDefault="00BA286D" w:rsidP="00BA286D">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Pr>
          <w:noProof/>
        </w:rPr>
        <w:t>3</w:t>
      </w:r>
      <w:r w:rsidR="00F8707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77777777" w:rsidR="00CF627F" w:rsidRDefault="00FE7A55" w:rsidP="00FE7A55">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16</w:t>
      </w:r>
      <w:r w:rsidR="001071A1">
        <w:rPr>
          <w:noProof/>
        </w:rPr>
        <w:fldChar w:fldCharType="end"/>
      </w:r>
      <w:r>
        <w:t xml:space="preserve">: Event Acceleration Time History for Girder </w:t>
      </w:r>
      <w:r w:rsidR="00B43FED">
        <w:t>5</w:t>
      </w:r>
      <w:r>
        <w:t xml:space="preserve"> at Middle of Span 7</w:t>
      </w:r>
    </w:p>
    <w:p w14:paraId="755CEF50" w14:textId="77777777" w:rsidR="00FE7A55" w:rsidRDefault="00FE7A55" w:rsidP="00FE7A55">
      <w:r>
        <w:t xml:space="preserve">The observed acceleration levels were higher than what was usually observed on multi-girder highway bridges. However, the magnitude of acceleration corresponds poorly with structural </w:t>
      </w:r>
      <w:r>
        <w:lastRenderedPageBreak/>
        <w:t xml:space="preserve">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xml:space="preserve">. The acceleration for a given frequency component can </w:t>
      </w:r>
      <w:r w:rsidR="00B43FED">
        <w:t>be described by the following sine function</w:t>
      </w:r>
      <w:r w:rsidR="0087255E">
        <w:t xml:space="preserve">. </w:t>
      </w:r>
    </w:p>
    <w:p w14:paraId="0955BAC4" w14:textId="77777777" w:rsidR="0087255E" w:rsidRPr="0087255E" w:rsidRDefault="0087255E" w:rsidP="00FE7A55">
      <w:pPr>
        <w:rPr>
          <w:rFonts w:eastAsiaTheme="minorEastAsia"/>
        </w:rPr>
      </w:pPr>
      <m:oMathPara>
        <m:oMath>
          <m:r>
            <w:rPr>
              <w:rFonts w:ascii="Cambria Math" w:hAnsi="Cambria Math"/>
            </w:rPr>
            <m:t xml:space="preserve">Acceleration= </m:t>
          </m:r>
          <m:acc>
            <m:accPr>
              <m:chr m:val="̈"/>
              <m:ctrlPr>
                <w:rPr>
                  <w:rFonts w:ascii="Cambria Math" w:hAnsi="Cambria Math"/>
                  <w:i/>
                </w:rPr>
              </m:ctrlPr>
            </m:accPr>
            <m:e>
              <m:r>
                <w:rPr>
                  <w:rFonts w:ascii="Cambria Math" w:hAnsi="Cambria Math"/>
                </w:rPr>
                <m:t>V</m:t>
              </m:r>
            </m:e>
          </m:acc>
          <m:r>
            <w:rPr>
              <w:rFonts w:ascii="Cambria Math" w:hAnsi="Cambria Math"/>
            </w:rPr>
            <m:t>=A*</m:t>
          </m:r>
          <m:r>
            <m:rPr>
              <m:sty m:val="p"/>
            </m:rPr>
            <w:rPr>
              <w:rFonts w:ascii="Cambria Math" w:hAnsi="Cambria Math"/>
            </w:rPr>
            <m:t>sin⁡</m:t>
          </m:r>
          <m:r>
            <w:rPr>
              <w:rFonts w:ascii="Cambria Math" w:hAnsi="Cambria Math"/>
            </w:rPr>
            <m:t>(ωt)</m:t>
          </m:r>
        </m:oMath>
      </m:oMathPara>
    </w:p>
    <w:p w14:paraId="38EA977E" w14:textId="77777777"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p>
    <w:p w14:paraId="1AC28FA6" w14:textId="77777777"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50D82BC" w14:textId="77777777" w:rsidR="0087255E" w:rsidRDefault="0087255E" w:rsidP="00FE7A55">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19DD6725"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 xml:space="preserve">an upper pass-band limit of 20 Hz, a pass-band ripple of 0.5 decibels, and 40 decibels of stop-band attenuation. The frequency response of the resulting filter can be seen in the following figure. </w:t>
      </w:r>
    </w:p>
    <w:p w14:paraId="78AC620D" w14:textId="77777777" w:rsidR="00D70D8F" w:rsidRDefault="00D02BF2" w:rsidP="005A4CCB">
      <w:r w:rsidRPr="00D02BF2">
        <w:rPr>
          <w:noProof/>
        </w:rPr>
        <w:lastRenderedPageBreak/>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77777777" w:rsidR="00D70D8F" w:rsidRDefault="00D70D8F"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E26C5B">
        <w:rPr>
          <w:noProof/>
        </w:rPr>
        <w:t>17</w:t>
      </w:r>
      <w:r w:rsidR="002E3D38">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77777777" w:rsidR="00B43FED" w:rsidRPr="00B43FED" w:rsidRDefault="004649CC" w:rsidP="004649C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18</w:t>
      </w:r>
      <w:r w:rsidR="001071A1">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w:t>
      </w:r>
      <w:r w:rsidR="004649CC">
        <w:lastRenderedPageBreak/>
        <w:t>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77777777" w:rsidR="00D02BF2" w:rsidRPr="00D02BF2"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19</w:t>
      </w:r>
      <w:r w:rsidR="001071A1">
        <w:rPr>
          <w:noProof/>
        </w:rPr>
        <w:fldChar w:fldCharType="end"/>
      </w:r>
      <w:r>
        <w:t>: Filtered Acceleration Time History for Girder 5 at Middle of Span 7</w:t>
      </w:r>
    </w:p>
    <w:p w14:paraId="5ED2931F" w14:textId="77777777" w:rsidR="004649CC" w:rsidRDefault="004649CC" w:rsidP="005A4CCB">
      <w:r>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197F44F" w14:textId="77777777" w:rsidR="004649CC"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20</w:t>
      </w:r>
      <w:r w:rsidR="001071A1">
        <w:rPr>
          <w:noProof/>
        </w:rPr>
        <w:fldChar w:fldCharType="end"/>
      </w:r>
      <w:r>
        <w:t xml:space="preserve">: </w:t>
      </w:r>
      <w:r w:rsidRPr="008864F3">
        <w:t xml:space="preserve">Count of Acceleration </w:t>
      </w:r>
      <w:r w:rsidR="000E3DC1">
        <w:t xml:space="preserve">Exceedance </w:t>
      </w:r>
      <w:r w:rsidRPr="008864F3">
        <w:t>Events over 4.5 Hours</w:t>
      </w:r>
    </w:p>
    <w:p w14:paraId="5D842F13" w14:textId="0B5A7D0A"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w:t>
      </w:r>
      <w:r>
        <w:lastRenderedPageBreak/>
        <w:t xml:space="preserve">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random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330EC478" w14:textId="77777777" w:rsidR="0047551C" w:rsidRDefault="006E6896" w:rsidP="005A4CCB">
      <w:pPr>
        <w:rPr>
          <w:rFonts w:ascii="Arial" w:hAnsi="Arial" w:cs="Arial"/>
          <w:color w:val="404040"/>
          <w:sz w:val="20"/>
          <w:szCs w:val="20"/>
          <w:shd w:val="clear" w:color="auto" w:fill="FFFFFF"/>
        </w:rPr>
      </w:pPr>
      <w:r w:rsidRPr="006E6896">
        <w:rPr>
          <w:rFonts w:ascii="Arial" w:hAnsi="Arial" w:cs="Arial"/>
          <w:noProof/>
          <w:color w:val="404040"/>
          <w:sz w:val="20"/>
          <w:szCs w:val="20"/>
          <w:shd w:val="clear" w:color="auto" w:fill="FFFFFF"/>
        </w:rPr>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w:t>
      </w:r>
      <w:r w:rsidR="00021107">
        <w:lastRenderedPageBreak/>
        <w:t>transformed into the frequency domain with an FFT, converted to displacement (divided by the radial frequency squared) and then transformed back to the time domain with an inverse FFT.</w:t>
      </w:r>
      <w:r w:rsidR="00A30903">
        <w:t xml:space="preserve"> </w:t>
      </w:r>
    </w:p>
    <w:p w14:paraId="0B7C34DE" w14:textId="77777777"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w:t>
      </w:r>
      <w:r w:rsidR="00E40B48">
        <w:t xml:space="preserve">. The estimated displacement is compared to the output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77777777" w:rsidR="00E40B48"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21</w:t>
      </w:r>
      <w:r w:rsidR="001071A1">
        <w:rPr>
          <w:noProof/>
        </w:rPr>
        <w:fldChar w:fldCharType="end"/>
      </w:r>
      <w:r>
        <w:t>: Performance of "Omega" Method for Data Missing Low-Frequency Content</w:t>
      </w:r>
    </w:p>
    <w:p w14:paraId="2043F52D" w14:textId="77777777" w:rsidR="00A801E4" w:rsidRDefault="00A801E4" w:rsidP="00311051">
      <w:r>
        <w:lastRenderedPageBreak/>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77777777" w:rsidR="006A1A45"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22</w:t>
      </w:r>
      <w:r w:rsidR="001071A1">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w:t>
      </w:r>
      <w:r w:rsidR="00021107">
        <w:lastRenderedPageBreak/>
        <w:t xml:space="preserve">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77777777" w:rsidR="00B125D4" w:rsidRDefault="00B125D4" w:rsidP="00B125D4">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23</w:t>
      </w:r>
      <w:r w:rsidR="001071A1">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lastRenderedPageBreak/>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77777777" w:rsidR="00F173C5" w:rsidRDefault="00F173C5" w:rsidP="00F173C5">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24</w:t>
      </w:r>
      <w:r w:rsidR="001071A1">
        <w:rPr>
          <w:noProof/>
        </w:rPr>
        <w:fldChar w:fldCharType="end"/>
      </w:r>
      <w:r>
        <w:t>: Parent FFT of Displacement Estimate by “Omega” Methods for Girder 5 at Middle of Span 7</w:t>
      </w:r>
    </w:p>
    <w:p w14:paraId="680DCA5D" w14:textId="77777777" w:rsidR="00461EB8" w:rsidRDefault="000D3AB0" w:rsidP="00B125D4">
      <w:r>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77777777" w:rsidR="00B125D4" w:rsidRDefault="00C3560C" w:rsidP="00C3560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25</w:t>
      </w:r>
      <w:r w:rsidR="001071A1">
        <w:rPr>
          <w:noProof/>
        </w:rPr>
        <w:fldChar w:fldCharType="end"/>
      </w:r>
      <w:r>
        <w:t>: Strain Time History for Girders 4 and 5 at the Middle of Span 7</w:t>
      </w:r>
    </w:p>
    <w:p w14:paraId="6BB900AC" w14:textId="77777777" w:rsidR="00B125D4" w:rsidRDefault="00B125D4" w:rsidP="00B125D4">
      <w:r>
        <w:lastRenderedPageBreak/>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1050C14" w14:textId="77777777" w:rsidR="00B125D4" w:rsidRDefault="00B125D4" w:rsidP="00B125D4">
      <w:pPr>
        <w:pStyle w:val="Caption"/>
      </w:pPr>
      <w:r>
        <w:t xml:space="preserve">Figure </w:t>
      </w:r>
      <w:r>
        <w:rPr>
          <w:noProof/>
        </w:rPr>
        <w:fldChar w:fldCharType="begin"/>
      </w:r>
      <w:r>
        <w:rPr>
          <w:noProof/>
        </w:rPr>
        <w:instrText xml:space="preserve"> SEQ Figure \* ARABIC </w:instrText>
      </w:r>
      <w:r>
        <w:rPr>
          <w:noProof/>
        </w:rPr>
        <w:fldChar w:fldCharType="separate"/>
      </w:r>
      <w:r w:rsidR="00E26C5B">
        <w:rPr>
          <w:noProof/>
        </w:rPr>
        <w:t>26</w:t>
      </w:r>
      <w:r>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w:t>
      </w:r>
      <w:r w:rsidR="0051125C">
        <w:lastRenderedPageBreak/>
        <w:t xml:space="preserve">than the first natural frequency of 2 Hz. The frequency response of the resulting filter can be seen in the following figure. </w:t>
      </w:r>
    </w:p>
    <w:p w14:paraId="516ADB61" w14:textId="77777777" w:rsidR="0051125C" w:rsidRDefault="0051125C" w:rsidP="00B125D4">
      <w:r w:rsidRPr="00EE180E">
        <w:rPr>
          <w:noProof/>
        </w:rPr>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lastRenderedPageBreak/>
        <w:drawing>
          <wp:inline distT="0" distB="0" distL="0" distR="0" wp14:anchorId="23C2FDE4" wp14:editId="0A92D146">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8801806" w14:textId="77777777" w:rsidR="00C52DA2" w:rsidRDefault="004433FA" w:rsidP="0051125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E26C5B">
        <w:rPr>
          <w:noProof/>
        </w:rPr>
        <w:t>27</w:t>
      </w:r>
      <w:r w:rsidR="001071A1">
        <w:rPr>
          <w:noProof/>
        </w:rPr>
        <w:fldChar w:fldCharType="end"/>
      </w:r>
      <w:r>
        <w:t>: Comparison of Simulated Static Midspan Moment and Low-Pass Filtered Moment</w:t>
      </w:r>
    </w:p>
    <w:p w14:paraId="45269611" w14:textId="77777777" w:rsidR="00B17374" w:rsidRDefault="00B17374" w:rsidP="00B125D4">
      <w:r>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8AB57F4" w14:textId="77777777" w:rsidR="00B125D4" w:rsidRDefault="00B125D4" w:rsidP="00B125D4">
      <w:pPr>
        <w:jc w:val="center"/>
      </w:pPr>
      <w:r w:rsidRPr="00F26D9C">
        <w:rPr>
          <w:noProof/>
        </w:rPr>
        <w:lastRenderedPageBreak/>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77777777" w:rsidR="00F4520E" w:rsidRDefault="00F4520E" w:rsidP="00B125D4">
      <w:r>
        <w:t>Furthermore, both the static and dynamic response to live-loads can result in upward deflection of a span</w:t>
      </w:r>
      <w:r w:rsidR="00B117C7">
        <w:t xml:space="preserve"> in the manner illustrated in the following images. The total response of the bridge is the sum of dead-load response, and live-load response, including the dynamic component. </w:t>
      </w:r>
      <w:r w:rsidR="00E26C5B">
        <w:t>However,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60320" cy="598593"/>
                          </a:xfrm>
                          <a:prstGeom prst="rect">
                            <a:avLst/>
                          </a:prstGeom>
                        </pic:spPr>
                      </pic:pic>
                    </a:graphicData>
                  </a:graphic>
                </wp:inline>
              </w:drawing>
            </w:r>
          </w:p>
        </w:tc>
        <w:tc>
          <w:tcPr>
            <w:tcW w:w="4428" w:type="dxa"/>
          </w:tcPr>
          <w:p w14:paraId="5573FD97" w14:textId="77777777" w:rsidR="00B117C7" w:rsidRDefault="00B117C7" w:rsidP="00B856D7">
            <w:pPr>
              <w:pStyle w:val="squish"/>
              <w:spacing w:line="360" w:lineRule="auto"/>
              <w:jc w:val="center"/>
            </w:pPr>
            <w:r>
              <w:t>Dynamic Deflection</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60320" cy="526288"/>
                          </a:xfrm>
                          <a:prstGeom prst="rect">
                            <a:avLst/>
                          </a:prstGeom>
                        </pic:spPr>
                      </pic:pic>
                    </a:graphicData>
                  </a:graphic>
                </wp:inline>
              </w:drawing>
            </w:r>
          </w:p>
        </w:tc>
      </w:tr>
    </w:tbl>
    <w:p w14:paraId="177DE091" w14:textId="77777777" w:rsidR="00B117C7" w:rsidRDefault="00E26C5B" w:rsidP="00E26C5B">
      <w:pPr>
        <w:pStyle w:val="Caption"/>
      </w:pPr>
      <w:r>
        <w:t xml:space="preserve">Figure </w:t>
      </w:r>
      <w:r w:rsidR="009D0963">
        <w:rPr>
          <w:noProof/>
        </w:rPr>
        <w:fldChar w:fldCharType="begin"/>
      </w:r>
      <w:r w:rsidR="009D0963">
        <w:rPr>
          <w:noProof/>
        </w:rPr>
        <w:instrText xml:space="preserve"> SEQ Figure \* ARABIC </w:instrText>
      </w:r>
      <w:r w:rsidR="009D0963">
        <w:rPr>
          <w:noProof/>
        </w:rPr>
        <w:fldChar w:fldCharType="separate"/>
      </w:r>
      <w:r>
        <w:rPr>
          <w:noProof/>
        </w:rPr>
        <w:t>28</w:t>
      </w:r>
      <w:r w:rsidR="009D0963">
        <w:rPr>
          <w:noProof/>
        </w:rPr>
        <w:fldChar w:fldCharType="end"/>
      </w:r>
      <w:r>
        <w:t>: Live-Load Deflection Components for 2-Span Continuous Bridge</w:t>
      </w:r>
    </w:p>
    <w:p w14:paraId="531CE9CD" w14:textId="77777777" w:rsidR="00B117C7" w:rsidRDefault="00B117C7" w:rsidP="00B125D4"/>
    <w:p w14:paraId="1742301F" w14:textId="77777777" w:rsidR="00B125D4" w:rsidRDefault="00B125D4" w:rsidP="00B125D4">
      <w:r>
        <w:lastRenderedPageBreak/>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613CD626" w14:textId="77777777" w:rsidR="00B125D4" w:rsidRDefault="00B125D4" w:rsidP="00B125D4">
      <w:pPr>
        <w:jc w:val="center"/>
      </w:pPr>
      <w:r w:rsidRPr="00A16B90">
        <w:rPr>
          <w:noProof/>
        </w:rPr>
        <w:drawing>
          <wp:inline distT="0" distB="0" distL="0" distR="0" wp14:anchorId="27A06F94" wp14:editId="50E54F97">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71">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14:paraId="75F0552E" w14:textId="649F1B74"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2000BCB3" w14:textId="77777777" w:rsidR="00B125D4" w:rsidRDefault="00B125D4" w:rsidP="00B125D4">
      <w:r w:rsidRPr="00802AB2">
        <w:rPr>
          <w:noProof/>
        </w:rPr>
        <w:lastRenderedPageBreak/>
        <w:drawing>
          <wp:inline distT="0" distB="0" distL="0" distR="0" wp14:anchorId="082B30FF" wp14:editId="7C0351A4">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14:paraId="66310B6F" w14:textId="77777777" w:rsidR="009D0963" w:rsidRPr="00D763A3" w:rsidRDefault="009D0963" w:rsidP="009D0963">
      <w:pPr>
        <w:pStyle w:val="Heading4"/>
      </w:pPr>
      <w:r w:rsidRPr="00D763A3">
        <w:t>Modal Parameter Estimation with Operational Response Data</w:t>
      </w:r>
    </w:p>
    <w:p w14:paraId="02907F70" w14:textId="77777777" w:rsidR="009D0963" w:rsidRDefault="009D0963" w:rsidP="009D0963">
      <w:r>
        <w:t xml:space="preserve">From the field measurements, an </w:t>
      </w:r>
      <w:proofErr w:type="spellStart"/>
      <w:r>
        <w:t>MxN</w:t>
      </w:r>
      <w:proofErr w:type="spellEnd"/>
      <w:r>
        <w:t xml:space="preserve"> matrix is obtained, where M is the number of DOF that were instrumented, and N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 xml:space="preserve">the record (N) and </w:t>
      </w:r>
      <w:r w:rsidRPr="00B45914">
        <w:t xml:space="preserve">equal to N/2.  These frequency bins occur at intervals (∆f) equal to the sample rate of the </w:t>
      </w:r>
      <w:r>
        <w:t>data</w:t>
      </w:r>
      <w:r w:rsidRPr="00B45914">
        <w:t xml:space="preserve"> (Fs) divided by the number of samples (N)</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77777777"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FC11F2">
        <w:rPr>
          <w:i/>
        </w:rPr>
        <w:t>X</w:t>
      </w:r>
      <w:r w:rsidRPr="009E4AE7">
        <w:rPr>
          <w:i/>
          <w:vertAlign w:val="subscript"/>
        </w:rPr>
        <w:t>f</w:t>
      </w:r>
      <w:proofErr w:type="spellEnd"/>
      <w:r>
        <w:t>)</w:t>
      </w:r>
      <w:r w:rsidRPr="008F0D9F">
        <w:t xml:space="preserve"> by its complex conjugate. </w:t>
      </w:r>
      <w:r>
        <w:t xml:space="preserve">The result, which contains only real values, is then normalized by dividing it by the frequency bin width. This </w:t>
      </w:r>
      <w:r>
        <w:lastRenderedPageBreak/>
        <w:t xml:space="preserve">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9D0963"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77777777"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by the complex conjugate of the FFT value for another signal (</w:t>
      </w:r>
      <w:proofErr w:type="spellStart"/>
      <w:r w:rsidRPr="009E4AE7">
        <w:rPr>
          <w:i/>
        </w:rPr>
        <w:t>Y</w:t>
      </w:r>
      <w:r w:rsidRPr="009E4AE7">
        <w:rPr>
          <w:i/>
          <w:vertAlign w:val="subscript"/>
        </w:rPr>
        <w:t>f</w:t>
      </w:r>
      <w:proofErr w:type="spellEnd"/>
      <w:r>
        <w:t xml:space="preserve">).  In this case, both signals are response 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lastRenderedPageBreak/>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9D0963"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7777777"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p>
    <w:p w14:paraId="6C1BF33C" w14:textId="77777777" w:rsidR="009D0963" w:rsidRPr="00CB5618" w:rsidRDefault="009D0963"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U),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77777777" w:rsidR="009D0963" w:rsidRDefault="009D0963" w:rsidP="009D0963">
      <w:r>
        <w:t>Therefore, by performing SVD on the FRF matrix at each frequency line, spatial patterns in response may be extracted and provide estimate of modal vectors (shapes). The singular values (</w:t>
      </w:r>
      <w:r>
        <w:rPr>
          <w:rFonts w:cstheme="minorHAnsi"/>
        </w:rPr>
        <w:t>Σ)</w:t>
      </w:r>
      <w:r>
        <w:t>, are proportional to the modal scaling of each corresponding mode and are plotted on a log scale as a function of frequency. Each peak of the singular values represents a location of resonance of the structure and the amplitude is directly related to the dominance of the corresponding mode shape at that frequency. At each frequency line, the left singular vector (</w:t>
      </w:r>
      <w:r w:rsidRPr="00D763A3">
        <w:rPr>
          <w:i/>
        </w:rPr>
        <w:t>U</w:t>
      </w:r>
      <w:r>
        <w:t xml:space="preserve">) </w:t>
      </w:r>
      <w:r>
        <w:lastRenderedPageBreak/>
        <w:t>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4392C022" w:rsidR="001606F9" w:rsidRDefault="009D0963" w:rsidP="005A4CCB">
      <w:r>
        <w:t xml:space="preserve">This process of identifying mode shapes with SVD is often referred to as the Complex Mode Indicator Function (CMIF). By including multiple columns of the FRF in the SVD (i.e. multiple records used as reference signals), the CMIF can detect and decouple multiple modes within a frequency bandwidth. </w:t>
      </w:r>
    </w:p>
    <w:p w14:paraId="484ED30C" w14:textId="572A2016"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p>
    <w:p w14:paraId="1303603C" w14:textId="77777777" w:rsidR="000174CE" w:rsidRDefault="008515DA" w:rsidP="005A4CCB">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3">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038F8E5B" w14:textId="77777777" w:rsidR="00B65CFD" w:rsidRDefault="002B4B3F" w:rsidP="005A4CCB">
      <w:r>
        <w:t xml:space="preserve">Due to the symmetric nature of the structure and the superstructure separation between the interior-most girders, many of the modes are quite similar in shape. </w:t>
      </w:r>
      <w:r w:rsidR="00B856D7">
        <w:t>Therefore,</w:t>
      </w:r>
      <w:r>
        <w:t xml:space="preserve"> a </w:t>
      </w:r>
      <w:r w:rsidR="00B856D7">
        <w:t xml:space="preserve">representative </w:t>
      </w:r>
      <w:r w:rsidR="00B856D7">
        <w:lastRenderedPageBreak/>
        <w:t>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14:paraId="158B8A10" w14:textId="77777777" w:rsidTr="008515DA">
        <w:trPr>
          <w:jc w:val="center"/>
        </w:trPr>
        <w:tc>
          <w:tcPr>
            <w:tcW w:w="4428" w:type="dxa"/>
            <w:vAlign w:val="center"/>
          </w:tcPr>
          <w:p w14:paraId="3554E125" w14:textId="77777777" w:rsidR="008515DA" w:rsidRDefault="008515DA" w:rsidP="005A4CCB">
            <w:r w:rsidRPr="008515DA">
              <w:rPr>
                <w:noProof/>
              </w:rPr>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44E291A" w14:textId="77777777" w:rsidR="008515DA" w:rsidRDefault="008515DA" w:rsidP="005A4CCB">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14:paraId="2C15D20F" w14:textId="77777777" w:rsidTr="008515DA">
        <w:trPr>
          <w:jc w:val="center"/>
        </w:trPr>
        <w:tc>
          <w:tcPr>
            <w:tcW w:w="4428" w:type="dxa"/>
            <w:vAlign w:val="center"/>
          </w:tcPr>
          <w:p w14:paraId="253C4375" w14:textId="77777777" w:rsidR="008515DA" w:rsidRDefault="008515DA" w:rsidP="005A4CCB">
            <w:r w:rsidRPr="008515DA">
              <w:rPr>
                <w:noProof/>
              </w:rPr>
              <w:drawing>
                <wp:inline distT="0" distB="0" distL="0" distR="0" wp14:anchorId="69007361" wp14:editId="515739A9">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3F4A976" w14:textId="77777777" w:rsidR="008515DA" w:rsidRDefault="008515DA" w:rsidP="005A4CCB">
            <w:r w:rsidRPr="008515DA">
              <w:rPr>
                <w:noProof/>
              </w:rPr>
              <w:drawing>
                <wp:inline distT="0" distB="0" distL="0" distR="0" wp14:anchorId="1A4BF80A" wp14:editId="6F7763D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5C285A25" w14:textId="77777777" w:rsidR="00A27CED" w:rsidRDefault="00A27CED" w:rsidP="005A4CCB">
      <w:pPr>
        <w:pStyle w:val="Heading4"/>
      </w:pPr>
      <w:bookmarkStart w:id="13" w:name="_Toc536017951"/>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4"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5A4CCB">
            <w:pPr>
              <w:pStyle w:val="squish"/>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8"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77777777"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Look w:val="04A0" w:firstRow="1" w:lastRow="0" w:firstColumn="1" w:lastColumn="0" w:noHBand="0" w:noVBand="1"/>
      </w:tblPr>
      <w:tblGrid>
        <w:gridCol w:w="4428"/>
        <w:gridCol w:w="4428"/>
      </w:tblGrid>
      <w:tr w:rsidR="00817FB9" w14:paraId="5A488AD5" w14:textId="77777777" w:rsidTr="00817FB9">
        <w:tc>
          <w:tcPr>
            <w:tcW w:w="4428" w:type="dxa"/>
          </w:tcPr>
          <w:p w14:paraId="4F6031FA" w14:textId="77777777" w:rsidR="00817FB9" w:rsidRDefault="00817FB9" w:rsidP="009E70AB">
            <w:pPr>
              <w:pStyle w:val="squish"/>
            </w:pPr>
            <w:r w:rsidRPr="00817FB9">
              <w:rPr>
                <w:noProof/>
              </w:rPr>
              <w:drawing>
                <wp:inline distT="0" distB="0" distL="0" distR="0" wp14:anchorId="6E9E3F43" wp14:editId="47EDCFA5">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386A1F89" w14:textId="77777777" w:rsidR="00817FB9" w:rsidRDefault="00817FB9" w:rsidP="009E70AB">
            <w:pPr>
              <w:pStyle w:val="squish"/>
            </w:pPr>
            <w:r w:rsidRPr="00817FB9">
              <w:rPr>
                <w:noProof/>
              </w:rPr>
              <w:drawing>
                <wp:inline distT="0" distB="0" distL="0" distR="0" wp14:anchorId="0943D2C6" wp14:editId="09F9A3A4">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683A8CE5" w14:textId="77777777" w:rsidTr="00817FB9">
        <w:tc>
          <w:tcPr>
            <w:tcW w:w="4428" w:type="dxa"/>
          </w:tcPr>
          <w:p w14:paraId="2C02F2D5" w14:textId="77777777" w:rsidR="00817FB9" w:rsidRDefault="00817FB9" w:rsidP="009E70AB">
            <w:pPr>
              <w:pStyle w:val="squish"/>
            </w:pPr>
            <w:r w:rsidRPr="00817FB9">
              <w:rPr>
                <w:noProof/>
              </w:rPr>
              <w:drawing>
                <wp:inline distT="0" distB="0" distL="0" distR="0" wp14:anchorId="49077669" wp14:editId="3E567DF3">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82AACF9" w14:textId="77777777" w:rsidR="00817FB9" w:rsidRDefault="00817FB9" w:rsidP="009E70AB">
            <w:pPr>
              <w:pStyle w:val="squish"/>
            </w:pPr>
            <w:r w:rsidRPr="00817FB9">
              <w:rPr>
                <w:noProof/>
              </w:rPr>
              <w:drawing>
                <wp:inline distT="0" distB="0" distL="0" distR="0" wp14:anchorId="172AAB05" wp14:editId="5AEFAD31">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73D3A658" w14:textId="77777777" w:rsidTr="00817FB9">
        <w:tc>
          <w:tcPr>
            <w:tcW w:w="4428" w:type="dxa"/>
          </w:tcPr>
          <w:p w14:paraId="293C0F20" w14:textId="77777777" w:rsidR="00817FB9" w:rsidRDefault="00817FB9" w:rsidP="009E70AB">
            <w:pPr>
              <w:pStyle w:val="squish"/>
            </w:pPr>
            <w:r w:rsidRPr="00817FB9">
              <w:rPr>
                <w:noProof/>
              </w:rPr>
              <w:drawing>
                <wp:inline distT="0" distB="0" distL="0" distR="0" wp14:anchorId="37D40A7E" wp14:editId="5CA34782">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01D019D" w14:textId="77777777" w:rsidR="00817FB9" w:rsidRDefault="00817FB9" w:rsidP="009E70AB">
            <w:pPr>
              <w:pStyle w:val="squish"/>
            </w:pPr>
            <w:r w:rsidRPr="00817FB9">
              <w:rPr>
                <w:noProof/>
              </w:rPr>
              <w:drawing>
                <wp:inline distT="0" distB="0" distL="0" distR="0" wp14:anchorId="7EFB27DB" wp14:editId="0434F067">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19A174A9" w14:textId="77777777" w:rsidR="00A27CED" w:rsidRDefault="00E93E4A" w:rsidP="005A4CCB">
      <w:r>
        <w:lastRenderedPageBreak/>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7777777"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This change enabled the model to more accurately predict the first couple modes of vibration. </w:t>
      </w:r>
    </w:p>
    <w:p w14:paraId="7BD47879" w14:textId="77777777" w:rsidR="00A27CED" w:rsidRDefault="005C4B28" w:rsidP="005E6958">
      <w:r>
        <w:t xml:space="preserve">The </w:t>
      </w:r>
      <w:r w:rsidR="005E6958">
        <w:t>lateral</w:t>
      </w:r>
      <w:r>
        <w:t xml:space="preserve"> stiffness of the bearing elements was </w:t>
      </w:r>
      <w:r w:rsidR="001561B3">
        <w:t xml:space="preserve">next adjusted </w:t>
      </w:r>
      <w:proofErr w:type="gramStart"/>
      <w:r w:rsidR="001561B3">
        <w:t>in an effort to</w:t>
      </w:r>
      <w:proofErr w:type="gramEnd"/>
      <w:r w:rsidR="001561B3">
        <w:t xml:space="preserve"> increase the accuracy of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77777777" w:rsidR="0004174E" w:rsidRDefault="0004174E" w:rsidP="0004174E">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777777" w:rsidR="00B84C6A" w:rsidRDefault="00B84C6A" w:rsidP="00B84C6A">
            <w:pPr>
              <w:pStyle w:val="squish"/>
              <w:jc w:val="center"/>
            </w:pPr>
            <w:r>
              <w:t>0.0%</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77777777"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Look w:val="04A0" w:firstRow="1" w:lastRow="0" w:firstColumn="1" w:lastColumn="0" w:noHBand="0" w:noVBand="1"/>
      </w:tblPr>
      <w:tblGrid>
        <w:gridCol w:w="4428"/>
        <w:gridCol w:w="4428"/>
      </w:tblGrid>
      <w:tr w:rsidR="0004174E" w14:paraId="41A23AD0" w14:textId="77777777" w:rsidTr="0004174E">
        <w:trPr>
          <w:jc w:val="center"/>
        </w:trPr>
        <w:tc>
          <w:tcPr>
            <w:tcW w:w="4428" w:type="dxa"/>
            <w:vAlign w:val="center"/>
          </w:tcPr>
          <w:p w14:paraId="2D7E4C7B" w14:textId="77777777" w:rsidR="0004174E" w:rsidRDefault="0004174E" w:rsidP="0004174E">
            <w:pPr>
              <w:pStyle w:val="squish"/>
              <w:jc w:val="center"/>
            </w:pPr>
            <w:r>
              <w:t>Experimental Mode Shapes</w:t>
            </w:r>
          </w:p>
        </w:tc>
        <w:tc>
          <w:tcPr>
            <w:tcW w:w="4428" w:type="dxa"/>
            <w:vAlign w:val="center"/>
          </w:tcPr>
          <w:p w14:paraId="6148D1B7" w14:textId="77777777" w:rsidR="0004174E" w:rsidRDefault="0004174E" w:rsidP="0004174E">
            <w:pPr>
              <w:pStyle w:val="squish"/>
              <w:jc w:val="center"/>
            </w:pPr>
            <w:r>
              <w:t>Calibrated FE Mode Shapes</w:t>
            </w:r>
          </w:p>
        </w:tc>
      </w:tr>
      <w:tr w:rsidR="0004174E" w14:paraId="44D5A07A" w14:textId="77777777" w:rsidTr="0004174E">
        <w:trPr>
          <w:jc w:val="center"/>
        </w:trPr>
        <w:tc>
          <w:tcPr>
            <w:tcW w:w="4428" w:type="dxa"/>
            <w:vAlign w:val="center"/>
          </w:tcPr>
          <w:p w14:paraId="07B71588" w14:textId="77777777" w:rsidR="0004174E" w:rsidRDefault="0004174E" w:rsidP="0004174E">
            <w:pPr>
              <w:pStyle w:val="squish"/>
              <w:jc w:val="center"/>
            </w:pPr>
            <w:r w:rsidRPr="00817FB9">
              <w:rPr>
                <w:noProof/>
              </w:rPr>
              <w:drawing>
                <wp:inline distT="0" distB="0" distL="0" distR="0" wp14:anchorId="146EABB7" wp14:editId="74BE4A1E">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4"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15C1BF53" w14:textId="77777777" w:rsidR="0004174E" w:rsidRDefault="0079677B" w:rsidP="0004174E">
            <w:pPr>
              <w:pStyle w:val="squish"/>
              <w:jc w:val="center"/>
            </w:pPr>
            <w:r>
              <w:rPr>
                <w:noProof/>
              </w:rPr>
              <w:drawing>
                <wp:inline distT="0" distB="0" distL="0" distR="0" wp14:anchorId="432E5B68" wp14:editId="64757E05">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411BAB2" w14:textId="77777777" w:rsidTr="0004174E">
        <w:trPr>
          <w:jc w:val="center"/>
        </w:trPr>
        <w:tc>
          <w:tcPr>
            <w:tcW w:w="4428" w:type="dxa"/>
            <w:vAlign w:val="center"/>
          </w:tcPr>
          <w:p w14:paraId="527A538B" w14:textId="77777777" w:rsidR="0004174E" w:rsidRDefault="0004174E" w:rsidP="0004174E">
            <w:pPr>
              <w:pStyle w:val="squish"/>
              <w:jc w:val="center"/>
            </w:pPr>
            <w:r w:rsidRPr="00817FB9">
              <w:rPr>
                <w:noProof/>
              </w:rPr>
              <w:drawing>
                <wp:inline distT="0" distB="0" distL="0" distR="0" wp14:anchorId="0A706C79" wp14:editId="15FE0B9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5"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39E3D290" w14:textId="77777777" w:rsidR="0004174E" w:rsidRDefault="0079677B" w:rsidP="0004174E">
            <w:pPr>
              <w:pStyle w:val="squish"/>
              <w:jc w:val="center"/>
            </w:pPr>
            <w:r>
              <w:rPr>
                <w:noProof/>
              </w:rPr>
              <w:drawing>
                <wp:inline distT="0" distB="0" distL="0" distR="0" wp14:anchorId="29741A58" wp14:editId="66235FA2">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EABF341" w14:textId="77777777" w:rsidTr="0004174E">
        <w:trPr>
          <w:jc w:val="center"/>
        </w:trPr>
        <w:tc>
          <w:tcPr>
            <w:tcW w:w="4428" w:type="dxa"/>
            <w:vAlign w:val="center"/>
          </w:tcPr>
          <w:p w14:paraId="67343D71" w14:textId="77777777" w:rsidR="0004174E" w:rsidRDefault="0004174E" w:rsidP="0004174E">
            <w:pPr>
              <w:pStyle w:val="squish"/>
              <w:jc w:val="center"/>
            </w:pPr>
            <w:r w:rsidRPr="00817FB9">
              <w:rPr>
                <w:noProof/>
              </w:rPr>
              <w:lastRenderedPageBreak/>
              <w:drawing>
                <wp:inline distT="0" distB="0" distL="0" distR="0" wp14:anchorId="4E0F6B15" wp14:editId="408BEC8E">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6"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A25FEC7" w14:textId="77777777" w:rsidR="0004174E" w:rsidRDefault="0079677B" w:rsidP="0004174E">
            <w:pPr>
              <w:pStyle w:val="squish"/>
              <w:jc w:val="center"/>
            </w:pPr>
            <w:r>
              <w:rPr>
                <w:noProof/>
              </w:rPr>
              <w:drawing>
                <wp:inline distT="0" distB="0" distL="0" distR="0" wp14:anchorId="751F927A" wp14:editId="574338D2">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035192E" w14:textId="77777777" w:rsidTr="0004174E">
        <w:trPr>
          <w:jc w:val="center"/>
        </w:trPr>
        <w:tc>
          <w:tcPr>
            <w:tcW w:w="4428" w:type="dxa"/>
            <w:vAlign w:val="center"/>
          </w:tcPr>
          <w:p w14:paraId="259FF216" w14:textId="77777777" w:rsidR="0004174E" w:rsidRDefault="0004174E" w:rsidP="0004174E">
            <w:pPr>
              <w:pStyle w:val="squish"/>
              <w:jc w:val="center"/>
            </w:pPr>
            <w:r w:rsidRPr="00817FB9">
              <w:rPr>
                <w:noProof/>
              </w:rPr>
              <w:drawing>
                <wp:inline distT="0" distB="0" distL="0" distR="0" wp14:anchorId="52FEDAF4" wp14:editId="1622948A">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9"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0416F802" w14:textId="77777777" w:rsidR="0004174E" w:rsidRDefault="0079677B" w:rsidP="0004174E">
            <w:pPr>
              <w:pStyle w:val="squish"/>
              <w:jc w:val="center"/>
            </w:pPr>
            <w:r>
              <w:rPr>
                <w:noProof/>
              </w:rPr>
              <w:drawing>
                <wp:inline distT="0" distB="0" distL="0" distR="0" wp14:anchorId="042912AC" wp14:editId="36BE089B">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5FDB759E" w14:textId="77777777" w:rsidTr="0004174E">
        <w:trPr>
          <w:jc w:val="center"/>
        </w:trPr>
        <w:tc>
          <w:tcPr>
            <w:tcW w:w="4428" w:type="dxa"/>
            <w:vAlign w:val="center"/>
          </w:tcPr>
          <w:p w14:paraId="1013B2E2" w14:textId="77777777" w:rsidR="0004174E" w:rsidRDefault="0004174E" w:rsidP="0004174E">
            <w:pPr>
              <w:pStyle w:val="squish"/>
              <w:jc w:val="center"/>
            </w:pPr>
            <w:r w:rsidRPr="00817FB9">
              <w:rPr>
                <w:noProof/>
              </w:rPr>
              <w:drawing>
                <wp:inline distT="0" distB="0" distL="0" distR="0" wp14:anchorId="47A93A10" wp14:editId="4225600A">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7"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EC25248" w14:textId="77777777" w:rsidR="0004174E" w:rsidRDefault="0079677B" w:rsidP="0004174E">
            <w:pPr>
              <w:pStyle w:val="squish"/>
              <w:jc w:val="center"/>
            </w:pPr>
            <w:r>
              <w:rPr>
                <w:noProof/>
              </w:rPr>
              <w:drawing>
                <wp:inline distT="0" distB="0" distL="0" distR="0" wp14:anchorId="77D1B5B5" wp14:editId="4334C9CE">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BB914B1" w14:textId="77777777" w:rsidTr="0004174E">
        <w:trPr>
          <w:jc w:val="center"/>
        </w:trPr>
        <w:tc>
          <w:tcPr>
            <w:tcW w:w="4428" w:type="dxa"/>
            <w:vAlign w:val="center"/>
          </w:tcPr>
          <w:p w14:paraId="013C1C2C" w14:textId="77777777" w:rsidR="0004174E" w:rsidRDefault="0004174E" w:rsidP="0004174E">
            <w:pPr>
              <w:pStyle w:val="squish"/>
              <w:jc w:val="center"/>
            </w:pPr>
            <w:r w:rsidRPr="00817FB9">
              <w:rPr>
                <w:noProof/>
              </w:rPr>
              <w:drawing>
                <wp:inline distT="0" distB="0" distL="0" distR="0" wp14:anchorId="2EE22C83" wp14:editId="35D25F01">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80"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7A117B6E" w14:textId="77777777" w:rsidR="0004174E" w:rsidRDefault="0079677B" w:rsidP="0004174E">
            <w:pPr>
              <w:pStyle w:val="squish"/>
              <w:jc w:val="center"/>
            </w:pPr>
            <w:r>
              <w:rPr>
                <w:noProof/>
              </w:rPr>
              <w:drawing>
                <wp:inline distT="0" distB="0" distL="0" distR="0" wp14:anchorId="3D540D83" wp14:editId="5C97351A">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77777777"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the measured value of 1.75. A more extensive description of rating through refined analysis is provided in the </w:t>
      </w:r>
      <w:r w:rsidRPr="00A6570A">
        <w:rPr>
          <w:b/>
        </w:rPr>
        <w:t>appendix</w:t>
      </w:r>
      <w:r>
        <w:t>.</w:t>
      </w:r>
    </w:p>
    <w:p w14:paraId="57D69EB7" w14:textId="77777777" w:rsidR="00A27CED" w:rsidRDefault="00A27CED" w:rsidP="00A27CED">
      <w:pPr>
        <w:pStyle w:val="Caption"/>
        <w:keepNext/>
      </w:pPr>
      <w:r>
        <w:t xml:space="preserve">Table </w:t>
      </w:r>
      <w:r>
        <w:rPr>
          <w:noProof/>
        </w:rPr>
        <w:fldChar w:fldCharType="begin"/>
      </w:r>
      <w:r>
        <w:rPr>
          <w:noProof/>
        </w:rPr>
        <w:instrText xml:space="preserve"> SEQ Table \* ARABIC </w:instrText>
      </w:r>
      <w:r>
        <w:rPr>
          <w:noProof/>
        </w:rPr>
        <w:fldChar w:fldCharType="separate"/>
      </w:r>
      <w:r w:rsidR="00BA286D">
        <w:rPr>
          <w:noProof/>
        </w:rPr>
        <w:t>5</w:t>
      </w:r>
      <w:r>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tbl>
      <w:tblPr>
        <w:tblW w:w="472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436C56">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436C56">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436C56">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77777777"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p w14:paraId="126ABD45" w14:textId="77777777" w:rsidR="00273B17" w:rsidRDefault="00273B17" w:rsidP="00EE0568">
      <m:oMathPara>
        <m:oMath>
          <m:r>
            <w:rPr>
              <w:rFonts w:ascii="Cambria Math" w:hAnsi="Cambria Math"/>
            </w:rPr>
            <m:t>DF=S/5.5</m:t>
          </m:r>
        </m:oMath>
      </m:oMathPara>
    </w:p>
    <w:p w14:paraId="23EBB485" w14:textId="77777777"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B68C3E3" w14:textId="77777777" w:rsidR="006A1A45"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thereby confirming that the measured response is the same phenomenon being reported by motorists</w:t>
      </w:r>
      <w:r w:rsidR="006A1A45" w:rsidRPr="000D3AB0">
        <w:t>.</w:t>
      </w:r>
    </w:p>
    <w:p w14:paraId="3D2FA38C" w14:textId="77777777" w:rsidR="009707BF" w:rsidRDefault="009707BF" w:rsidP="00A27CED"/>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7"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DE79D8E"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8"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77777777" w:rsidR="009707BF" w:rsidRDefault="009707BF" w:rsidP="009707BF">
      <w:pPr>
        <w:pStyle w:val="Heading4"/>
      </w:pPr>
      <w:r>
        <w:lastRenderedPageBreak/>
        <w:t>Conclusions</w:t>
      </w:r>
    </w:p>
    <w:p w14:paraId="57647611" w14:textId="77777777" w:rsidR="009707BF" w:rsidRDefault="009707BF" w:rsidP="009707BF">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 (material properties, element connectivity, etc.) all within very reasonable bounds (i.e. there are no structural abnormalities contributing to the vibration issues). This iteration of testing therefore concludes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13"/>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w:t>
      </w:r>
      <w:r w:rsidR="0059608B">
        <w:t xml:space="preserve"> more thorough understanding of the coupled behavior of bridge and vehicle </w:t>
      </w:r>
      <w:r w:rsidR="0059608B">
        <w:t>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C06B62">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71913A81" w14:textId="2865DB51" w:rsidR="00D373A1"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The </w:t>
      </w:r>
      <w:r w:rsidR="001A2036">
        <w:lastRenderedPageBreak/>
        <w:t xml:space="preserve">most practical means of measuring this input was to record the motion of the vehicle. Rather than directly measure the </w:t>
      </w:r>
      <w:r w:rsidR="00D373A1">
        <w:t>force input to the structure, it was more practical to record the motion of the vehicle that produced that force. Accelerometers served to best measure that motion. The force can then be computed from the recorded acceleration.</w:t>
      </w:r>
    </w:p>
    <w:p w14:paraId="669B8598" w14:textId="5F2E54DC" w:rsidR="00F735F5" w:rsidRDefault="00F735F5"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0F7A6AF8" w14:textId="3D2C92AC" w:rsidR="00F735F5" w:rsidRDefault="00F735F5" w:rsidP="005A4CCB">
      <w:r>
        <w:t xml:space="preserve">Because it was the intent of this test to capture traffic events, </w:t>
      </w:r>
      <w:bookmarkStart w:id="14" w:name="_GoBack"/>
      <w:bookmarkEnd w:id="14"/>
    </w:p>
    <w:p w14:paraId="567BFAAF" w14:textId="6B7E542E" w:rsidR="009F0450" w:rsidRDefault="00D373A1" w:rsidP="005A4CCB">
      <w:r>
        <w:t>r</w:t>
      </w:r>
      <w:r w:rsidR="001A2036">
        <w:t xml:space="preserve"> It was therefore necessary to </w:t>
      </w:r>
      <w:r w:rsidR="00D8457A">
        <w:t xml:space="preserve">Test objectives required that sensors be installed on both the bridge and a vehicle. That vehicle needed to be heavy enough to induce a measurable response in the bridge. Fortunately, </w:t>
      </w:r>
      <w:r w:rsidR="009F0450">
        <w:t xml:space="preserve">these needs were met with a dump truck </w:t>
      </w:r>
      <w:r w:rsidR="009F0450">
        <w:t xml:space="preserve">graciously provided </w:t>
      </w:r>
      <w:r w:rsidR="009F0450">
        <w:t xml:space="preserve">by </w:t>
      </w:r>
      <w:r w:rsidR="00D8457A">
        <w:t>PennDOT</w:t>
      </w:r>
      <w:r w:rsidR="009F0450">
        <w:t>. Because the vehicle would be moving during the test, a</w:t>
      </w:r>
      <w:r w:rsidR="00D8457A">
        <w:t xml:space="preserve">ccelerometers </w:t>
      </w:r>
      <w:r w:rsidR="009F0450">
        <w:t>posed the most practical means of measuring vehicle response.</w:t>
      </w:r>
    </w:p>
    <w:p w14:paraId="47322848" w14:textId="37D08B47" w:rsidR="00D8457A" w:rsidRDefault="00D8457A" w:rsidP="005A4CCB">
      <w:r>
        <w:t xml:space="preserve">were chosen as the most practical </w:t>
      </w:r>
    </w:p>
    <w:p w14:paraId="1622DC65" w14:textId="4F27DC10" w:rsidR="003D0CC7" w:rsidRPr="002935D4" w:rsidRDefault="005B3E1D" w:rsidP="005A4CCB">
      <w:pPr>
        <w:rPr>
          <w:b/>
        </w:rPr>
      </w:pPr>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14:paraId="526DDF17" w14:textId="77777777" w:rsidR="009001A6" w:rsidRDefault="00E831F3" w:rsidP="005A4CCB">
      <w:r>
        <w:t xml:space="preserve">Three National Instruments </w:t>
      </w:r>
      <w:proofErr w:type="spellStart"/>
      <w:r>
        <w:t>CompactRIO</w:t>
      </w:r>
      <w:proofErr w:type="spellEnd"/>
      <w:r>
        <w:t xml:space="preserve"> (</w:t>
      </w:r>
      <w:proofErr w:type="spellStart"/>
      <w:r>
        <w:t>cRIO</w:t>
      </w:r>
      <w:proofErr w:type="spellEnd"/>
      <w:r>
        <w:t xml:space="preserve">) controllers outfitted with NI9234 modules for acquisition of the dynamic data were </w:t>
      </w:r>
      <w:r w:rsidR="002935D4">
        <w:t>used. One was placed on the test truck</w:t>
      </w:r>
      <w:r w:rsidR="00E87104">
        <w:t>; another was placed</w:t>
      </w:r>
      <w:r w:rsidR="002935D4">
        <w:t xml:space="preserve"> beneath span 3 and </w:t>
      </w:r>
      <w:r w:rsidR="00E87104">
        <w:t>another</w:t>
      </w:r>
      <w:r w:rsidR="002935D4">
        <w:t xml:space="preserve"> beneath span 7.</w:t>
      </w:r>
      <w:r>
        <w:t xml:space="preserve"> </w:t>
      </w:r>
      <w:r w:rsidR="00D272A4">
        <w:t xml:space="preserve">A total of </w:t>
      </w:r>
      <w:r w:rsidR="00A16EAD">
        <w:t>36</w:t>
      </w:r>
      <w:r w:rsidR="00D272A4">
        <w:t xml:space="preserve"> accelerometers </w:t>
      </w:r>
      <w:r w:rsidR="009001A6">
        <w:t xml:space="preserve">(PCB Model 393A03) </w:t>
      </w:r>
      <w:r w:rsidR="00D272A4">
        <w:t xml:space="preserve">were installed on the bridge, distributed on spans 2, 3, 4, 7, and 8. </w:t>
      </w:r>
      <w:r w:rsidR="009001A6">
        <w:t xml:space="preserve">They were positioned, as shown in the following figures, in regions that experience the greatest deformation for the first several modes of vibration. </w:t>
      </w:r>
    </w:p>
    <w:p w14:paraId="5C144B5F" w14:textId="77777777" w:rsidR="003D0CC7" w:rsidRDefault="003D0CC7" w:rsidP="005A4CCB">
      <w:r>
        <w:lastRenderedPageBreak/>
        <w:t>Another 4 accelerometers were attached to the corners of a dump truck bed so the “roll”, “pitch” and “bounce” of the main mass of the vehicle could be captured. Video cameras were placed at the beginning and end of the bridge, as well as at an elevated position near span 2.</w:t>
      </w:r>
    </w:p>
    <w:p w14:paraId="119C696F" w14:textId="77777777" w:rsidR="009001A6" w:rsidRDefault="003D0CC7" w:rsidP="005A4CCB">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9">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371CF9DB"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90"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9001A6" w:rsidRPr="009001A6">
        <w:rPr>
          <w:noProof/>
        </w:rPr>
        <w:drawing>
          <wp:inline distT="0" distB="0" distL="0" distR="0" wp14:anchorId="248D611C" wp14:editId="5ED3269E">
            <wp:extent cx="3200400" cy="1872615"/>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91"/>
                    <a:stretch>
                      <a:fillRect/>
                    </a:stretch>
                  </pic:blipFill>
                  <pic:spPr>
                    <a:xfrm>
                      <a:off x="0" y="0"/>
                      <a:ext cx="3200400" cy="1872615"/>
                    </a:xfrm>
                    <a:prstGeom prst="rect">
                      <a:avLst/>
                    </a:prstGeom>
                  </pic:spPr>
                </pic:pic>
              </a:graphicData>
            </a:graphic>
          </wp:inline>
        </w:drawing>
      </w:r>
      <w:r w:rsidR="009001A6">
        <w:t xml:space="preserve"> </w:t>
      </w:r>
    </w:p>
    <w:p w14:paraId="38858CB5" w14:textId="77777777" w:rsidR="0032001F" w:rsidRDefault="00E4042C" w:rsidP="005A4CCB">
      <w:pPr>
        <w:jc w:val="center"/>
      </w:pPr>
      <w:r>
        <w:rPr>
          <w:noProof/>
        </w:rPr>
        <w:drawing>
          <wp:inline distT="0" distB="0" distL="0" distR="0" wp14:anchorId="657D651F" wp14:editId="169D3B6B">
            <wp:extent cx="5486400" cy="21710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B_instr2.JPG"/>
                    <pic:cNvPicPr/>
                  </pic:nvPicPr>
                  <pic:blipFill>
                    <a:blip r:embed="rId92">
                      <a:extLst>
                        <a:ext uri="{28A0092B-C50C-407E-A947-70E740481C1C}">
                          <a14:useLocalDpi xmlns:a14="http://schemas.microsoft.com/office/drawing/2010/main" val="0"/>
                        </a:ext>
                      </a:extLst>
                    </a:blip>
                    <a:stretch>
                      <a:fillRect/>
                    </a:stretch>
                  </pic:blipFill>
                  <pic:spPr>
                    <a:xfrm>
                      <a:off x="0" y="0"/>
                      <a:ext cx="5486400" cy="2171065"/>
                    </a:xfrm>
                    <a:prstGeom prst="rect">
                      <a:avLst/>
                    </a:prstGeom>
                  </pic:spPr>
                </pic:pic>
              </a:graphicData>
            </a:graphic>
          </wp:inline>
        </w:drawing>
      </w:r>
      <w:r>
        <w:rPr>
          <w:noProof/>
        </w:rPr>
        <w:drawing>
          <wp:inline distT="0" distB="0" distL="0" distR="0" wp14:anchorId="28FD3397" wp14:editId="14B0F8C8">
            <wp:extent cx="5223933" cy="2147012"/>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B_instr3.JPG"/>
                    <pic:cNvPicPr/>
                  </pic:nvPicPr>
                  <pic:blipFill>
                    <a:blip r:embed="rId93">
                      <a:extLst>
                        <a:ext uri="{28A0092B-C50C-407E-A947-70E740481C1C}">
                          <a14:useLocalDpi xmlns:a14="http://schemas.microsoft.com/office/drawing/2010/main" val="0"/>
                        </a:ext>
                      </a:extLst>
                    </a:blip>
                    <a:stretch>
                      <a:fillRect/>
                    </a:stretch>
                  </pic:blipFill>
                  <pic:spPr>
                    <a:xfrm>
                      <a:off x="0" y="0"/>
                      <a:ext cx="5254403" cy="2159535"/>
                    </a:xfrm>
                    <a:prstGeom prst="rect">
                      <a:avLst/>
                    </a:prstGeom>
                  </pic:spPr>
                </pic:pic>
              </a:graphicData>
            </a:graphic>
          </wp:inline>
        </w:drawing>
      </w:r>
    </w:p>
    <w:p w14:paraId="7673DD3C" w14:textId="77777777" w:rsidR="009001A6" w:rsidRDefault="009001A6" w:rsidP="005A4CCB">
      <w:pPr>
        <w:pStyle w:val="Heading3"/>
      </w:pPr>
      <w:r>
        <w:lastRenderedPageBreak/>
        <w:t>Test Activities</w:t>
      </w:r>
    </w:p>
    <w:p w14:paraId="55FB2CB3" w14:textId="77777777" w:rsidR="00E5686A" w:rsidRDefault="00D272A4" w:rsidP="005A4CCB">
      <w:r>
        <w:t xml:space="preserve">The dump truck was generously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hile it was intended that gauges be placed at the four corners of the truck body, this </w:t>
      </w:r>
      <w:proofErr w:type="gramStart"/>
      <w:r w:rsidR="003D0CC7">
        <w:t>particular truck</w:t>
      </w:r>
      <w:proofErr w:type="gramEnd"/>
      <w:r w:rsidR="003D0CC7">
        <w:t xml:space="preserve"> body was aluminum and therefore the mounting magnets were ineffectual. The rear two magnets were able to be placed where intended thanks to steel hardware. The front two sensors were attached to the vehicle chassis </w:t>
      </w:r>
      <w:r w:rsidR="00336127">
        <w:t>in-line with</w:t>
      </w:r>
      <w:r w:rsidR="003D0CC7">
        <w:t xml:space="preserve"> the front edge of the bucket. </w:t>
      </w:r>
      <w:r w:rsidR="00E5686A">
        <w:t xml:space="preserve">Cables were clamped to the vehicle body and the DAQ was placed under the passenger’s feet who operated the DAQ and recorded meta data. </w:t>
      </w:r>
    </w:p>
    <w:p w14:paraId="1FEEAA11" w14:textId="77777777" w:rsidR="003D0CC7" w:rsidRDefault="00E5686A" w:rsidP="005A4CCB">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21FF1C41" w14:textId="77777777"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3D0CC7">
        <w:t xml:space="preserve">All 3 DAQs recorded data at 1652 Hz. </w:t>
      </w:r>
      <w:r w:rsidR="00E831F3">
        <w:t>Crossing events were marked in the data files by a passenger in the test truck by tapping a</w:t>
      </w:r>
      <w:r w:rsidR="002935D4">
        <w:t xml:space="preserve"> designated accelerometer just before entering the bridge and just after exiting it.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lastRenderedPageBreak/>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16CC3FAD" w14:textId="77777777" w:rsidR="00DB1770" w:rsidRDefault="00DB1770" w:rsidP="005A4CCB"/>
    <w:p w14:paraId="34B38712" w14:textId="77777777" w:rsidR="004A144D" w:rsidRDefault="00E5686A" w:rsidP="005A4CCB">
      <w:r>
        <w:t xml:space="preserve">Accelerometers were removed from the test truck </w:t>
      </w:r>
      <w:proofErr w:type="gramStart"/>
      <w:r>
        <w:t>at the conclusion of</w:t>
      </w:r>
      <w:proofErr w:type="gramEnd"/>
      <w:r>
        <w:t xml:space="preserve"> testing. </w:t>
      </w:r>
      <w:r w:rsidR="002935D4">
        <w:t>All sensors were removed from the structure the day after testing.</w:t>
      </w:r>
    </w:p>
    <w:p w14:paraId="6651925B" w14:textId="77777777" w:rsidR="00155E45" w:rsidRDefault="00155E45" w:rsidP="005A4CCB">
      <w:pPr>
        <w:pStyle w:val="Heading3"/>
      </w:pPr>
      <w:r>
        <w:t>Results &amp; Interpretation</w:t>
      </w:r>
    </w:p>
    <w:p w14:paraId="62689E93" w14:textId="77777777" w:rsidR="00A16EAD" w:rsidRDefault="00A16EAD" w:rsidP="005A4CCB">
      <w:r>
        <w:t xml:space="preserve">Acceleration records for the bridge show that it was excited by the test truck. </w:t>
      </w:r>
      <w:r w:rsidR="007B4CB4">
        <w:t xml:space="preserve">As can be seen in the following plot, the structure experiences large vibrations shortly after the test truck enters the span. Data for some channels have been clipped for plot clarity. </w:t>
      </w:r>
    </w:p>
    <w:p w14:paraId="62984E5C" w14:textId="77777777" w:rsidR="00A16EAD" w:rsidRDefault="00A16EAD" w:rsidP="005A4CCB">
      <w:r w:rsidRPr="00A16EAD">
        <w:rPr>
          <w:noProof/>
        </w:rPr>
        <w:drawing>
          <wp:inline distT="0" distB="0" distL="0" distR="0" wp14:anchorId="3C320BF3" wp14:editId="6701321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96">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14:paraId="0802FAEA" w14:textId="77777777" w:rsidR="00A16EAD" w:rsidRDefault="005604F5" w:rsidP="005A4CCB">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 xml:space="preserve">to </w:t>
      </w:r>
      <w:r w:rsidR="00984F63">
        <w:lastRenderedPageBreak/>
        <w:t>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14:paraId="75608E2A" w14:textId="77777777" w:rsidR="00A16EAD" w:rsidRDefault="00A16EAD" w:rsidP="005A4CCB">
      <w:pPr>
        <w:jc w:val="center"/>
      </w:pPr>
      <w:r w:rsidRPr="00A16EAD">
        <w:rPr>
          <w:noProof/>
        </w:rPr>
        <w:drawing>
          <wp:inline distT="0" distB="0" distL="0" distR="0" wp14:anchorId="33EC24EE" wp14:editId="05518040">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14:paraId="143AD314" w14:textId="77777777" w:rsidR="00D275D4" w:rsidRDefault="00984F63" w:rsidP="005A4CCB">
      <w:r>
        <w:t>Spectral analysis of truck acceleration data on normal roadway shows the truck has a natural frequency of approximately 2.</w:t>
      </w:r>
      <w:r w:rsidR="003F4D97">
        <w:t>7</w:t>
      </w:r>
      <w:r>
        <w:t xml:space="preserve">Hz. High damping in the vehicle serves to broaden the natural frequency peak, preventing precise modal parameter identification but also providing a range of forcing frequency content </w:t>
      </w:r>
      <w:r w:rsidR="007B4CB4">
        <w:t>that could induce resonance in the truck.</w:t>
      </w:r>
    </w:p>
    <w:p w14:paraId="2FC05672" w14:textId="77777777" w:rsidR="00CB0CF3" w:rsidRDefault="00CB0CF3" w:rsidP="005A4CCB">
      <w:pPr>
        <w:jc w:val="center"/>
      </w:pPr>
      <w:r>
        <w:rPr>
          <w:noProof/>
        </w:rPr>
        <w:drawing>
          <wp:inline distT="0" distB="0" distL="0" distR="0" wp14:anchorId="22B1DD29" wp14:editId="1C7E336E">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14:paraId="00C12564" w14:textId="77777777" w:rsidR="00EC58A2" w:rsidRPr="00D275D4" w:rsidRDefault="00984F63" w:rsidP="005A4CCB">
      <w:r>
        <w:lastRenderedPageBreak/>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14:paraId="0CC415DE" w14:textId="77777777" w:rsidR="00D275D4" w:rsidRDefault="00D275D4" w:rsidP="005A4CCB">
      <w:pPr>
        <w:pStyle w:val="Heading3"/>
      </w:pPr>
      <w:r>
        <w:t>FE Simulation</w:t>
      </w:r>
    </w:p>
    <w:p w14:paraId="5987A364" w14:textId="77777777" w:rsidR="004703CD" w:rsidRDefault="00EC58A2" w:rsidP="005A4CCB">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5A4CCB">
      <w:pPr>
        <w:pStyle w:val="Heading4"/>
      </w:pPr>
      <w:r>
        <w:t>Plate Eccentric-Beam Modeling</w:t>
      </w:r>
    </w:p>
    <w:p w14:paraId="21A04E35" w14:textId="77777777" w:rsidR="00E01D52" w:rsidRDefault="004703CD" w:rsidP="005A4CCB">
      <w:r>
        <w:t xml:space="preserve">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 did not need to be explicitly modeled as their nodes were 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14:paraId="1DE51329" w14:textId="77777777" w:rsidR="00F50808" w:rsidRDefault="006E5845" w:rsidP="005A4CCB">
      <w:r>
        <w:lastRenderedPageBreak/>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486400" cy="2491740"/>
                    </a:xfrm>
                    <a:prstGeom prst="rect">
                      <a:avLst/>
                    </a:prstGeom>
                  </pic:spPr>
                </pic:pic>
              </a:graphicData>
            </a:graphic>
          </wp:inline>
        </w:drawing>
      </w:r>
    </w:p>
    <w:p w14:paraId="781CBF71" w14:textId="77777777" w:rsidR="00BF159E" w:rsidRDefault="00BF159E" w:rsidP="005A4CCB">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t xml:space="preserve">. Care was taken to ensure the nodes of these diaphragm beam elements did not coincide with deck nodes except at girder intersections </w:t>
      </w:r>
      <w:proofErr w:type="gramStart"/>
      <w:r>
        <w:t>so as to</w:t>
      </w:r>
      <w:proofErr w:type="gramEnd"/>
      <w:r>
        <w:t xml:space="preserve"> prevent composite action between diaphragms and deck. </w:t>
      </w:r>
      <w:r w:rsidR="00A648C8">
        <w:t>The diaphragm beam elements were assigned a stiffness such that the structural natural frequencies matched those of the previously validated model and experimental data.</w:t>
      </w:r>
    </w:p>
    <w:p w14:paraId="01E9510F" w14:textId="77777777" w:rsidR="00C271D1" w:rsidRDefault="00C271D1" w:rsidP="005A4CCB">
      <w:r>
        <w:rPr>
          <w:noProof/>
        </w:rPr>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86400" cy="2173605"/>
                    </a:xfrm>
                    <a:prstGeom prst="rect">
                      <a:avLst/>
                    </a:prstGeom>
                  </pic:spPr>
                </pic:pic>
              </a:graphicData>
            </a:graphic>
          </wp:inline>
        </w:drawing>
      </w:r>
    </w:p>
    <w:p w14:paraId="6ED75B6D" w14:textId="77777777" w:rsidR="00E01D52" w:rsidRDefault="00E01D52" w:rsidP="005A4CCB">
      <w:r>
        <w:t xml:space="preserve">The elevation of those elements which act compositely with the deck is important for accuracy, and while they were modeled on a single plane, the eccentricity of the elements was specified </w:t>
      </w:r>
      <w:r>
        <w:lastRenderedPageBreak/>
        <w:t>to effectively offset the elements to the correct elevation while maintaining the simplicity of the model. The image above shows the effective elevation of components when rendered with specified eccentricities.</w:t>
      </w:r>
    </w:p>
    <w:p w14:paraId="56DB6088" w14:textId="77777777" w:rsidR="00A648C8" w:rsidRDefault="00A648C8" w:rsidP="005A4CCB">
      <w:pPr>
        <w:pStyle w:val="Heading4"/>
      </w:pPr>
      <w:r>
        <w:t>Bearings and Pedestals</w:t>
      </w:r>
    </w:p>
    <w:p w14:paraId="39131C98" w14:textId="77777777" w:rsidR="004A40D7" w:rsidRDefault="001E1C9D" w:rsidP="005A4CCB">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5A4CCB">
            <w:pPr>
              <w:pStyle w:val="squish"/>
              <w:jc w:val="right"/>
            </w:pPr>
          </w:p>
        </w:tc>
        <w:tc>
          <w:tcPr>
            <w:tcW w:w="925" w:type="dxa"/>
            <w:vAlign w:val="bottom"/>
          </w:tcPr>
          <w:p w14:paraId="10E6E660" w14:textId="77777777" w:rsidR="009459EF" w:rsidRDefault="009459EF" w:rsidP="005A4CCB">
            <w:pPr>
              <w:pStyle w:val="squish"/>
              <w:jc w:val="center"/>
            </w:pPr>
            <w:r>
              <w:t>TX</w:t>
            </w:r>
          </w:p>
        </w:tc>
        <w:tc>
          <w:tcPr>
            <w:tcW w:w="905" w:type="dxa"/>
            <w:vAlign w:val="bottom"/>
          </w:tcPr>
          <w:p w14:paraId="05209F7C" w14:textId="77777777" w:rsidR="009459EF" w:rsidRDefault="009459EF" w:rsidP="005A4CCB">
            <w:pPr>
              <w:pStyle w:val="squish"/>
              <w:jc w:val="center"/>
            </w:pPr>
            <w:r>
              <w:t>TY</w:t>
            </w:r>
          </w:p>
        </w:tc>
        <w:tc>
          <w:tcPr>
            <w:tcW w:w="883" w:type="dxa"/>
            <w:tcBorders>
              <w:right w:val="nil"/>
            </w:tcBorders>
            <w:vAlign w:val="bottom"/>
          </w:tcPr>
          <w:p w14:paraId="4F930AC6" w14:textId="77777777" w:rsidR="009459EF" w:rsidRDefault="009459EF" w:rsidP="005A4CCB">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5A4CCB">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5A4CCB">
            <w:pPr>
              <w:pStyle w:val="squish"/>
            </w:pPr>
            <w:r>
              <w:t>Fixed (Pedestals)</w:t>
            </w:r>
          </w:p>
        </w:tc>
        <w:tc>
          <w:tcPr>
            <w:tcW w:w="925" w:type="dxa"/>
            <w:vAlign w:val="bottom"/>
          </w:tcPr>
          <w:p w14:paraId="427B3768" w14:textId="77777777" w:rsidR="009459EF" w:rsidRDefault="009459EF" w:rsidP="005A4CCB">
            <w:pPr>
              <w:pStyle w:val="squish"/>
              <w:jc w:val="center"/>
            </w:pPr>
            <w:r>
              <w:t>F</w:t>
            </w:r>
          </w:p>
        </w:tc>
        <w:tc>
          <w:tcPr>
            <w:tcW w:w="905" w:type="dxa"/>
            <w:vAlign w:val="bottom"/>
          </w:tcPr>
          <w:p w14:paraId="0C096B13" w14:textId="77777777" w:rsidR="009459EF" w:rsidRDefault="009459EF" w:rsidP="005A4CCB">
            <w:pPr>
              <w:pStyle w:val="squish"/>
              <w:jc w:val="center"/>
            </w:pPr>
            <w:r>
              <w:t>F</w:t>
            </w:r>
          </w:p>
        </w:tc>
        <w:tc>
          <w:tcPr>
            <w:tcW w:w="883" w:type="dxa"/>
            <w:tcBorders>
              <w:right w:val="nil"/>
            </w:tcBorders>
            <w:vAlign w:val="bottom"/>
          </w:tcPr>
          <w:p w14:paraId="605D66A8" w14:textId="77777777" w:rsidR="009459EF" w:rsidRDefault="009459EF" w:rsidP="005A4CCB">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5A4CCB">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5A4CCB">
            <w:pPr>
              <w:pStyle w:val="squish"/>
            </w:pPr>
            <w:r>
              <w:t>Expansion (Elastomeric)</w:t>
            </w:r>
          </w:p>
        </w:tc>
        <w:tc>
          <w:tcPr>
            <w:tcW w:w="925" w:type="dxa"/>
            <w:vAlign w:val="bottom"/>
          </w:tcPr>
          <w:p w14:paraId="75DDBF62" w14:textId="77777777" w:rsidR="009459EF" w:rsidRDefault="009459EF" w:rsidP="005A4CCB">
            <w:pPr>
              <w:pStyle w:val="squish"/>
              <w:jc w:val="center"/>
            </w:pPr>
            <w:r>
              <w:t>R</w:t>
            </w:r>
          </w:p>
        </w:tc>
        <w:tc>
          <w:tcPr>
            <w:tcW w:w="905" w:type="dxa"/>
            <w:vAlign w:val="bottom"/>
          </w:tcPr>
          <w:p w14:paraId="5703F6A1" w14:textId="77777777" w:rsidR="009459EF" w:rsidRDefault="009459EF" w:rsidP="005A4CCB">
            <w:pPr>
              <w:pStyle w:val="squish"/>
              <w:jc w:val="center"/>
            </w:pPr>
            <w:r>
              <w:t>F</w:t>
            </w:r>
          </w:p>
        </w:tc>
        <w:tc>
          <w:tcPr>
            <w:tcW w:w="883" w:type="dxa"/>
            <w:tcBorders>
              <w:right w:val="nil"/>
            </w:tcBorders>
            <w:vAlign w:val="bottom"/>
          </w:tcPr>
          <w:p w14:paraId="4E196B35" w14:textId="77777777"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5A4CCB">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5A4CCB">
            <w:pPr>
              <w:pStyle w:val="squish"/>
            </w:pPr>
            <w:r>
              <w:t>Expansion (Alignment)</w:t>
            </w:r>
          </w:p>
        </w:tc>
        <w:tc>
          <w:tcPr>
            <w:tcW w:w="925" w:type="dxa"/>
            <w:vAlign w:val="bottom"/>
          </w:tcPr>
          <w:p w14:paraId="30633844" w14:textId="77777777" w:rsidR="009459EF" w:rsidRDefault="009459EF" w:rsidP="005A4CCB">
            <w:pPr>
              <w:pStyle w:val="squish"/>
              <w:jc w:val="center"/>
            </w:pPr>
            <w:r>
              <w:t>F</w:t>
            </w:r>
          </w:p>
        </w:tc>
        <w:tc>
          <w:tcPr>
            <w:tcW w:w="905" w:type="dxa"/>
            <w:vAlign w:val="bottom"/>
          </w:tcPr>
          <w:p w14:paraId="69724731" w14:textId="77777777" w:rsidR="009459EF" w:rsidRDefault="009459EF" w:rsidP="005A4CCB">
            <w:pPr>
              <w:pStyle w:val="squish"/>
              <w:jc w:val="center"/>
            </w:pPr>
            <w:r>
              <w:t>F</w:t>
            </w:r>
          </w:p>
        </w:tc>
        <w:tc>
          <w:tcPr>
            <w:tcW w:w="883" w:type="dxa"/>
            <w:tcBorders>
              <w:right w:val="nil"/>
            </w:tcBorders>
            <w:vAlign w:val="bottom"/>
          </w:tcPr>
          <w:p w14:paraId="60220F5F" w14:textId="77777777" w:rsidR="009459EF" w:rsidRDefault="009459EF" w:rsidP="005A4CCB">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5A4CCB">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5A4CCB">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5A4CCB">
            <w:pPr>
              <w:pStyle w:val="squish"/>
              <w:jc w:val="right"/>
            </w:pPr>
          </w:p>
        </w:tc>
      </w:tr>
    </w:tbl>
    <w:p w14:paraId="4FE19AE0" w14:textId="77777777" w:rsidR="00A648C8" w:rsidRDefault="00927F06" w:rsidP="005A4CCB">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5A4CCB">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5A4CCB">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5A4CCB">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5A4CCB">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5A4CCB">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5A4CCB">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5A4CCB">
            <w:pPr>
              <w:pStyle w:val="squish"/>
              <w:jc w:val="center"/>
            </w:pPr>
            <w:r>
              <w:t>RZ</w:t>
            </w:r>
          </w:p>
        </w:tc>
        <w:tc>
          <w:tcPr>
            <w:tcW w:w="3437" w:type="dxa"/>
            <w:vMerge w:val="restart"/>
            <w:vAlign w:val="bottom"/>
          </w:tcPr>
          <w:p w14:paraId="3FC68640" w14:textId="77777777" w:rsidR="00927F06" w:rsidRDefault="00927F06" w:rsidP="005A4CCB">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5A4CCB">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5A4CCB">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5A4CCB">
            <w:pPr>
              <w:pStyle w:val="squish"/>
              <w:jc w:val="center"/>
            </w:pPr>
            <w:r>
              <w:t>R</w:t>
            </w:r>
          </w:p>
        </w:tc>
        <w:tc>
          <w:tcPr>
            <w:tcW w:w="3437" w:type="dxa"/>
            <w:vMerge/>
            <w:vAlign w:val="bottom"/>
          </w:tcPr>
          <w:p w14:paraId="010BD2C6" w14:textId="77777777" w:rsidR="00927F06" w:rsidRDefault="00927F06" w:rsidP="005A4CCB">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5A4CCB">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5A4CCB">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5A4CCB">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5A4CCB">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5A4CCB">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5A4CCB">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5A4CCB">
            <w:pPr>
              <w:pStyle w:val="squish"/>
              <w:jc w:val="center"/>
            </w:pPr>
            <w:r>
              <w:t>R</w:t>
            </w:r>
          </w:p>
        </w:tc>
        <w:tc>
          <w:tcPr>
            <w:tcW w:w="3437" w:type="dxa"/>
            <w:vMerge/>
            <w:vAlign w:val="bottom"/>
          </w:tcPr>
          <w:p w14:paraId="3AF01432" w14:textId="77777777" w:rsidR="00927F06" w:rsidRDefault="00927F06" w:rsidP="005A4CCB">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5A4CCB">
            <w:pPr>
              <w:pStyle w:val="squish"/>
              <w:jc w:val="right"/>
            </w:pPr>
            <w:r>
              <w:t>F – fixed; R – released</w:t>
            </w:r>
          </w:p>
        </w:tc>
        <w:tc>
          <w:tcPr>
            <w:tcW w:w="3437" w:type="dxa"/>
            <w:vMerge/>
            <w:vAlign w:val="bottom"/>
          </w:tcPr>
          <w:p w14:paraId="38981813" w14:textId="77777777" w:rsidR="00927F06" w:rsidRDefault="00927F06" w:rsidP="005A4CCB">
            <w:pPr>
              <w:pStyle w:val="squish"/>
              <w:jc w:val="right"/>
            </w:pPr>
          </w:p>
        </w:tc>
      </w:tr>
    </w:tbl>
    <w:p w14:paraId="61BA173E" w14:textId="77777777" w:rsidR="00EF1F8B" w:rsidRDefault="00EF1F8B" w:rsidP="005A4CCB">
      <w:pPr>
        <w:pStyle w:val="Heading4"/>
      </w:pPr>
      <w:r>
        <w:t>Model Updating/Validation</w:t>
      </w:r>
    </w:p>
    <w:p w14:paraId="3B1A8C07" w14:textId="77777777" w:rsidR="00EF1F8B" w:rsidRDefault="00EF1F8B" w:rsidP="005A4CCB">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8564B">
        <w:trPr>
          <w:jc w:val="center"/>
        </w:trPr>
        <w:tc>
          <w:tcPr>
            <w:tcW w:w="4536" w:type="dxa"/>
          </w:tcPr>
          <w:p w14:paraId="047AAE9B" w14:textId="77777777" w:rsidR="00EF1F8B" w:rsidRDefault="00EF1F8B" w:rsidP="005A4CCB">
            <w:pPr>
              <w:jc w:val="center"/>
            </w:pPr>
            <w:r>
              <w:lastRenderedPageBreak/>
              <w:t>FE Predicted 1</w:t>
            </w:r>
            <w:r w:rsidRPr="007055F1">
              <w:rPr>
                <w:vertAlign w:val="superscript"/>
              </w:rPr>
              <w:t>st</w:t>
            </w:r>
            <w:r>
              <w:t xml:space="preserve"> Mode</w:t>
            </w:r>
          </w:p>
          <w:p w14:paraId="71891D6A" w14:textId="77777777" w:rsidR="00EF1F8B" w:rsidRDefault="00EF1F8B" w:rsidP="005A4CCB">
            <w:pPr>
              <w:jc w:val="center"/>
            </w:pPr>
            <w:r>
              <w:rPr>
                <w:noProof/>
              </w:rPr>
              <w:drawing>
                <wp:inline distT="0" distB="0" distL="0" distR="0" wp14:anchorId="5AC586A3" wp14:editId="66CAF248">
                  <wp:extent cx="2743200" cy="134416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2743200" cy="1344168"/>
                          </a:xfrm>
                          <a:prstGeom prst="rect">
                            <a:avLst/>
                          </a:prstGeom>
                        </pic:spPr>
                      </pic:pic>
                    </a:graphicData>
                  </a:graphic>
                </wp:inline>
              </w:drawing>
            </w:r>
          </w:p>
        </w:tc>
        <w:tc>
          <w:tcPr>
            <w:tcW w:w="5040" w:type="dxa"/>
          </w:tcPr>
          <w:p w14:paraId="343A52AF" w14:textId="77777777" w:rsidR="00EF1F8B" w:rsidRDefault="00EF1F8B" w:rsidP="005A4CCB">
            <w:pPr>
              <w:jc w:val="center"/>
            </w:pPr>
            <w:r>
              <w:t>Experimental 1</w:t>
            </w:r>
            <w:r w:rsidRPr="007055F1">
              <w:rPr>
                <w:vertAlign w:val="superscript"/>
              </w:rPr>
              <w:t>st</w:t>
            </w:r>
            <w:r>
              <w:t xml:space="preserve"> Mode</w:t>
            </w:r>
          </w:p>
          <w:p w14:paraId="3C82E20F" w14:textId="77777777" w:rsidR="00EF1F8B" w:rsidRDefault="00EF1F8B" w:rsidP="005A4CCB">
            <w:pPr>
              <w:jc w:val="center"/>
            </w:pPr>
            <w:r>
              <w:rPr>
                <w:noProof/>
              </w:rPr>
              <w:drawing>
                <wp:inline distT="0" distB="0" distL="0" distR="0" wp14:anchorId="12BD908C" wp14:editId="0D5EFCEA">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2F4C52" w14:textId="77777777" w:rsidR="00EF1F8B" w:rsidRDefault="00EF1F8B" w:rsidP="005A4CCB"/>
    <w:p w14:paraId="048FCB3F" w14:textId="77777777" w:rsidR="00EF1F8B" w:rsidRDefault="00EF1F8B" w:rsidP="005A4CCB">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77777777" w:rsidR="00EF1F8B" w:rsidRDefault="00EF1F8B" w:rsidP="005A4CCB">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s to create unreal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DF2BC13" w14:textId="77777777" w:rsidR="00EF1F8B" w:rsidRPr="0035199D" w:rsidRDefault="00EF1F8B" w:rsidP="005A4CCB">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w:t>
      </w:r>
      <w:r>
        <w:lastRenderedPageBreak/>
        <w:t xml:space="preserve">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8564B">
        <w:trPr>
          <w:trHeight w:val="2736"/>
          <w:jc w:val="center"/>
        </w:trPr>
        <w:tc>
          <w:tcPr>
            <w:tcW w:w="4536" w:type="dxa"/>
          </w:tcPr>
          <w:p w14:paraId="142624F5" w14:textId="77777777" w:rsidR="00EF1F8B" w:rsidRDefault="00EF1F8B" w:rsidP="005A4CCB">
            <w:pPr>
              <w:pStyle w:val="squish"/>
              <w:jc w:val="center"/>
            </w:pPr>
            <w:r>
              <w:t>FE Predicted 3</w:t>
            </w:r>
            <w:r w:rsidRPr="0035199D">
              <w:rPr>
                <w:vertAlign w:val="superscript"/>
              </w:rPr>
              <w:t>rd</w:t>
            </w:r>
            <w:r>
              <w:t xml:space="preserve"> Mode – 2.45 Hz</w:t>
            </w:r>
          </w:p>
          <w:p w14:paraId="16648ED1" w14:textId="77777777" w:rsidR="00EF1F8B" w:rsidRDefault="00EF1F8B" w:rsidP="005A4CCB">
            <w:pPr>
              <w:pStyle w:val="squish"/>
              <w:jc w:val="center"/>
            </w:pPr>
            <w:r>
              <w:rPr>
                <w:noProof/>
              </w:rPr>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3"/>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14:paraId="2AC7AA2A" w14:textId="77777777" w:rsidR="00EF1F8B" w:rsidRDefault="00EF1F8B" w:rsidP="005A4CCB">
            <w:pPr>
              <w:pStyle w:val="squish"/>
              <w:jc w:val="center"/>
            </w:pPr>
            <w:r>
              <w:t>Experimental 5</w:t>
            </w:r>
            <w:r w:rsidRPr="0035199D">
              <w:rPr>
                <w:vertAlign w:val="superscript"/>
              </w:rPr>
              <w:t>th</w:t>
            </w:r>
            <w:r>
              <w:t xml:space="preserve"> Mode – 2.8 Hz</w:t>
            </w:r>
          </w:p>
          <w:p w14:paraId="48D7D69D" w14:textId="77777777" w:rsidR="00EF1F8B" w:rsidRDefault="00EF1F8B" w:rsidP="005A4CCB">
            <w:pPr>
              <w:pStyle w:val="squish"/>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1A748F" w14:textId="77777777" w:rsidR="00EF1F8B" w:rsidRDefault="00EF1F8B" w:rsidP="005A4CCB">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77777777" w:rsidR="00EF1F8B" w:rsidRDefault="00EF1F8B" w:rsidP="005A4CCB">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14:paraId="0BF9F3EF" w14:textId="77777777" w:rsidR="00EF1F8B" w:rsidRDefault="00EF1F8B" w:rsidP="005A4CCB">
      <w:r>
        <w:lastRenderedPageBreak/>
        <w:t xml:space="preserve">With the </w:t>
      </w:r>
      <w:proofErr w:type="gramStart"/>
      <w:r>
        <w:t>aforementioned adjustments</w:t>
      </w:r>
      <w:proofErr w:type="gramEnd"/>
      <w:r>
        <w:t xml:space="preserve"> completed, the natural frequency results of the FE model were in good agreement with the experimental results</w:t>
      </w:r>
      <w:r w:rsidR="0042773F">
        <w:t xml:space="preserve"> as can be seen in the summary table below.</w:t>
      </w:r>
    </w:p>
    <w:tbl>
      <w:tblPr>
        <w:tblStyle w:val="TableGrid"/>
        <w:tblW w:w="0" w:type="auto"/>
        <w:jc w:val="center"/>
        <w:tblLook w:val="04A0" w:firstRow="1" w:lastRow="0" w:firstColumn="1" w:lastColumn="0" w:noHBand="0" w:noVBand="1"/>
      </w:tblPr>
      <w:tblGrid>
        <w:gridCol w:w="1016"/>
        <w:gridCol w:w="1355"/>
        <w:gridCol w:w="1336"/>
        <w:gridCol w:w="987"/>
      </w:tblGrid>
      <w:tr w:rsidR="00EF1F8B" w14:paraId="71B04B5D" w14:textId="77777777" w:rsidTr="007B48A8">
        <w:trPr>
          <w:jc w:val="center"/>
        </w:trPr>
        <w:tc>
          <w:tcPr>
            <w:tcW w:w="1016" w:type="dxa"/>
          </w:tcPr>
          <w:p w14:paraId="0F0FC3BC" w14:textId="77777777" w:rsidR="00EF1F8B" w:rsidRDefault="00EF1F8B" w:rsidP="005A4CCB">
            <w:pPr>
              <w:pStyle w:val="squish"/>
            </w:pPr>
          </w:p>
        </w:tc>
        <w:tc>
          <w:tcPr>
            <w:tcW w:w="1355" w:type="dxa"/>
          </w:tcPr>
          <w:p w14:paraId="6AD4C7B4" w14:textId="77777777" w:rsidR="00EF1F8B" w:rsidRDefault="00EF1F8B" w:rsidP="005A4CCB">
            <w:pPr>
              <w:pStyle w:val="squish"/>
              <w:jc w:val="center"/>
            </w:pPr>
            <w:r>
              <w:t>Experiment</w:t>
            </w:r>
          </w:p>
        </w:tc>
        <w:tc>
          <w:tcPr>
            <w:tcW w:w="1336" w:type="dxa"/>
          </w:tcPr>
          <w:p w14:paraId="7FFE3E5F" w14:textId="77777777" w:rsidR="00EF1F8B" w:rsidRDefault="00EF1F8B" w:rsidP="005A4CCB">
            <w:pPr>
              <w:pStyle w:val="squish"/>
              <w:jc w:val="center"/>
            </w:pPr>
            <w:r>
              <w:t>LUSAS FEM</w:t>
            </w:r>
          </w:p>
        </w:tc>
        <w:tc>
          <w:tcPr>
            <w:tcW w:w="987" w:type="dxa"/>
          </w:tcPr>
          <w:p w14:paraId="57ABB7A0" w14:textId="77777777" w:rsidR="00EF1F8B" w:rsidRDefault="00EF1F8B" w:rsidP="005A4CCB">
            <w:pPr>
              <w:pStyle w:val="squish"/>
              <w:jc w:val="center"/>
            </w:pPr>
            <w:r>
              <w:t>% Error</w:t>
            </w:r>
          </w:p>
        </w:tc>
      </w:tr>
      <w:tr w:rsidR="00EF1F8B" w14:paraId="6DE08891" w14:textId="77777777" w:rsidTr="007B48A8">
        <w:trPr>
          <w:jc w:val="center"/>
        </w:trPr>
        <w:tc>
          <w:tcPr>
            <w:tcW w:w="1016" w:type="dxa"/>
          </w:tcPr>
          <w:p w14:paraId="1348319D" w14:textId="77777777" w:rsidR="00EF1F8B" w:rsidRDefault="00EF1F8B" w:rsidP="005A4CCB">
            <w:pPr>
              <w:pStyle w:val="squish"/>
            </w:pPr>
            <w:r>
              <w:t>Mode 1</w:t>
            </w:r>
          </w:p>
        </w:tc>
        <w:tc>
          <w:tcPr>
            <w:tcW w:w="1355" w:type="dxa"/>
          </w:tcPr>
          <w:p w14:paraId="53A40D34" w14:textId="77777777" w:rsidR="00EF1F8B" w:rsidRDefault="00EF1F8B" w:rsidP="005A4CCB">
            <w:pPr>
              <w:pStyle w:val="squish"/>
              <w:jc w:val="center"/>
            </w:pPr>
            <w:r>
              <w:t>2.0</w:t>
            </w:r>
          </w:p>
        </w:tc>
        <w:tc>
          <w:tcPr>
            <w:tcW w:w="1336" w:type="dxa"/>
          </w:tcPr>
          <w:p w14:paraId="579B746F" w14:textId="77777777" w:rsidR="00EF1F8B" w:rsidRDefault="00EF1F8B" w:rsidP="005A4CCB">
            <w:pPr>
              <w:pStyle w:val="squish"/>
              <w:jc w:val="center"/>
            </w:pPr>
            <w:r>
              <w:t>2.03</w:t>
            </w:r>
          </w:p>
        </w:tc>
        <w:tc>
          <w:tcPr>
            <w:tcW w:w="987" w:type="dxa"/>
            <w:vAlign w:val="bottom"/>
          </w:tcPr>
          <w:p w14:paraId="01CE996C" w14:textId="77777777" w:rsidR="00EF1F8B" w:rsidRDefault="00EF1F8B" w:rsidP="005A4CCB">
            <w:pPr>
              <w:pStyle w:val="squish"/>
              <w:jc w:val="center"/>
              <w:rPr>
                <w:rFonts w:ascii="Calibri" w:hAnsi="Calibri" w:cs="Calibri"/>
                <w:color w:val="000000"/>
              </w:rPr>
            </w:pPr>
            <w:r>
              <w:rPr>
                <w:rFonts w:ascii="Calibri" w:hAnsi="Calibri" w:cs="Calibri"/>
                <w:color w:val="000000"/>
              </w:rPr>
              <w:t>1.5%</w:t>
            </w:r>
          </w:p>
        </w:tc>
      </w:tr>
      <w:tr w:rsidR="00EF1F8B" w14:paraId="182D6CC6" w14:textId="77777777" w:rsidTr="007B48A8">
        <w:trPr>
          <w:jc w:val="center"/>
        </w:trPr>
        <w:tc>
          <w:tcPr>
            <w:tcW w:w="1016" w:type="dxa"/>
          </w:tcPr>
          <w:p w14:paraId="59E415B1" w14:textId="77777777" w:rsidR="00EF1F8B" w:rsidRDefault="00EF1F8B" w:rsidP="005A4CCB">
            <w:pPr>
              <w:pStyle w:val="squish"/>
            </w:pPr>
            <w:r>
              <w:t>Mode 2</w:t>
            </w:r>
          </w:p>
        </w:tc>
        <w:tc>
          <w:tcPr>
            <w:tcW w:w="1355" w:type="dxa"/>
          </w:tcPr>
          <w:p w14:paraId="1E21112D" w14:textId="77777777" w:rsidR="00EF1F8B" w:rsidRDefault="00EF1F8B" w:rsidP="005A4CCB">
            <w:pPr>
              <w:pStyle w:val="squish"/>
              <w:jc w:val="center"/>
            </w:pPr>
            <w:r>
              <w:t>2.1</w:t>
            </w:r>
          </w:p>
        </w:tc>
        <w:tc>
          <w:tcPr>
            <w:tcW w:w="1336" w:type="dxa"/>
          </w:tcPr>
          <w:p w14:paraId="759CB812" w14:textId="77777777" w:rsidR="00EF1F8B" w:rsidRDefault="00EF1F8B" w:rsidP="005A4CCB">
            <w:pPr>
              <w:pStyle w:val="squish"/>
              <w:jc w:val="center"/>
            </w:pPr>
            <w:r>
              <w:t>2.07</w:t>
            </w:r>
          </w:p>
        </w:tc>
        <w:tc>
          <w:tcPr>
            <w:tcW w:w="987" w:type="dxa"/>
            <w:vAlign w:val="bottom"/>
          </w:tcPr>
          <w:p w14:paraId="184E8ABE" w14:textId="77777777" w:rsidR="00EF1F8B" w:rsidRDefault="00EF1F8B" w:rsidP="005A4CCB">
            <w:pPr>
              <w:pStyle w:val="squish"/>
              <w:jc w:val="center"/>
              <w:rPr>
                <w:rFonts w:ascii="Calibri" w:hAnsi="Calibri" w:cs="Calibri"/>
                <w:color w:val="000000"/>
              </w:rPr>
            </w:pPr>
            <w:r>
              <w:rPr>
                <w:rFonts w:ascii="Calibri" w:hAnsi="Calibri" w:cs="Calibri"/>
                <w:color w:val="000000"/>
              </w:rPr>
              <w:t>1.4%</w:t>
            </w:r>
          </w:p>
        </w:tc>
      </w:tr>
      <w:tr w:rsidR="00EF1F8B" w14:paraId="215537B5" w14:textId="77777777" w:rsidTr="007B48A8">
        <w:trPr>
          <w:jc w:val="center"/>
        </w:trPr>
        <w:tc>
          <w:tcPr>
            <w:tcW w:w="1016" w:type="dxa"/>
          </w:tcPr>
          <w:p w14:paraId="21B2A1ED" w14:textId="77777777" w:rsidR="00EF1F8B" w:rsidRDefault="00EF1F8B" w:rsidP="005A4CCB">
            <w:pPr>
              <w:pStyle w:val="squish"/>
            </w:pPr>
            <w:r>
              <w:t>Mode 3</w:t>
            </w:r>
          </w:p>
        </w:tc>
        <w:tc>
          <w:tcPr>
            <w:tcW w:w="1355" w:type="dxa"/>
          </w:tcPr>
          <w:p w14:paraId="5CFACB33" w14:textId="77777777" w:rsidR="00EF1F8B" w:rsidRDefault="00EF1F8B" w:rsidP="005A4CCB">
            <w:pPr>
              <w:pStyle w:val="squish"/>
              <w:jc w:val="center"/>
            </w:pPr>
            <w:r>
              <w:t>2.44</w:t>
            </w:r>
          </w:p>
        </w:tc>
        <w:tc>
          <w:tcPr>
            <w:tcW w:w="1336" w:type="dxa"/>
          </w:tcPr>
          <w:p w14:paraId="1C525605" w14:textId="77777777" w:rsidR="00EF1F8B" w:rsidRDefault="00EF1F8B" w:rsidP="005A4CCB">
            <w:pPr>
              <w:pStyle w:val="squish"/>
              <w:jc w:val="center"/>
            </w:pPr>
            <w:r>
              <w:t>2.49</w:t>
            </w:r>
          </w:p>
        </w:tc>
        <w:tc>
          <w:tcPr>
            <w:tcW w:w="987" w:type="dxa"/>
            <w:vAlign w:val="bottom"/>
          </w:tcPr>
          <w:p w14:paraId="1DBAC646" w14:textId="77777777" w:rsidR="00EF1F8B" w:rsidRDefault="00EF1F8B" w:rsidP="005A4CCB">
            <w:pPr>
              <w:pStyle w:val="squish"/>
              <w:jc w:val="center"/>
              <w:rPr>
                <w:rFonts w:ascii="Calibri" w:hAnsi="Calibri" w:cs="Calibri"/>
                <w:color w:val="000000"/>
              </w:rPr>
            </w:pPr>
            <w:r>
              <w:rPr>
                <w:rFonts w:ascii="Calibri" w:hAnsi="Calibri" w:cs="Calibri"/>
                <w:color w:val="000000"/>
              </w:rPr>
              <w:t>2.0%</w:t>
            </w:r>
          </w:p>
        </w:tc>
      </w:tr>
      <w:tr w:rsidR="00EF1F8B" w14:paraId="41C473D1" w14:textId="77777777" w:rsidTr="007B48A8">
        <w:trPr>
          <w:jc w:val="center"/>
        </w:trPr>
        <w:tc>
          <w:tcPr>
            <w:tcW w:w="1016" w:type="dxa"/>
          </w:tcPr>
          <w:p w14:paraId="5D46F125" w14:textId="77777777" w:rsidR="00EF1F8B" w:rsidRDefault="00EF1F8B" w:rsidP="005A4CCB">
            <w:pPr>
              <w:pStyle w:val="squish"/>
            </w:pPr>
            <w:r>
              <w:t>Mode 4</w:t>
            </w:r>
          </w:p>
        </w:tc>
        <w:tc>
          <w:tcPr>
            <w:tcW w:w="1355" w:type="dxa"/>
          </w:tcPr>
          <w:p w14:paraId="059E02D8" w14:textId="77777777" w:rsidR="00EF1F8B" w:rsidRDefault="00EF1F8B" w:rsidP="005A4CCB">
            <w:pPr>
              <w:pStyle w:val="squish"/>
              <w:jc w:val="center"/>
            </w:pPr>
            <w:r>
              <w:t>2.54</w:t>
            </w:r>
          </w:p>
        </w:tc>
        <w:tc>
          <w:tcPr>
            <w:tcW w:w="1336" w:type="dxa"/>
          </w:tcPr>
          <w:p w14:paraId="19DFC940" w14:textId="77777777" w:rsidR="00EF1F8B" w:rsidRDefault="00EF1F8B" w:rsidP="005A4CCB">
            <w:pPr>
              <w:pStyle w:val="squish"/>
              <w:jc w:val="center"/>
            </w:pPr>
            <w:r>
              <w:t>2.50</w:t>
            </w:r>
          </w:p>
        </w:tc>
        <w:tc>
          <w:tcPr>
            <w:tcW w:w="987" w:type="dxa"/>
            <w:vAlign w:val="bottom"/>
          </w:tcPr>
          <w:p w14:paraId="3938593E" w14:textId="77777777" w:rsidR="00EF1F8B" w:rsidRDefault="00EF1F8B" w:rsidP="005A4CCB">
            <w:pPr>
              <w:pStyle w:val="squish"/>
              <w:jc w:val="center"/>
              <w:rPr>
                <w:rFonts w:ascii="Calibri" w:hAnsi="Calibri" w:cs="Calibri"/>
                <w:color w:val="000000"/>
              </w:rPr>
            </w:pPr>
            <w:r>
              <w:rPr>
                <w:rFonts w:ascii="Calibri" w:hAnsi="Calibri" w:cs="Calibri"/>
                <w:color w:val="000000"/>
              </w:rPr>
              <w:t>1.6%</w:t>
            </w:r>
          </w:p>
        </w:tc>
      </w:tr>
      <w:tr w:rsidR="00EF1F8B" w14:paraId="36074507" w14:textId="77777777" w:rsidTr="007B48A8">
        <w:trPr>
          <w:jc w:val="center"/>
        </w:trPr>
        <w:tc>
          <w:tcPr>
            <w:tcW w:w="1016" w:type="dxa"/>
          </w:tcPr>
          <w:p w14:paraId="289C0007" w14:textId="77777777" w:rsidR="00EF1F8B" w:rsidRDefault="00EF1F8B" w:rsidP="005A4CCB">
            <w:pPr>
              <w:pStyle w:val="squish"/>
            </w:pPr>
            <w:r>
              <w:t>Mode 5</w:t>
            </w:r>
          </w:p>
        </w:tc>
        <w:tc>
          <w:tcPr>
            <w:tcW w:w="1355" w:type="dxa"/>
          </w:tcPr>
          <w:p w14:paraId="03B9E3FD" w14:textId="77777777" w:rsidR="00EF1F8B" w:rsidRDefault="00EF1F8B" w:rsidP="005A4CCB">
            <w:pPr>
              <w:pStyle w:val="squish"/>
              <w:jc w:val="center"/>
            </w:pPr>
            <w:r>
              <w:t>2.83</w:t>
            </w:r>
          </w:p>
        </w:tc>
        <w:tc>
          <w:tcPr>
            <w:tcW w:w="1336" w:type="dxa"/>
          </w:tcPr>
          <w:p w14:paraId="0D6C136A" w14:textId="77777777" w:rsidR="00EF1F8B" w:rsidRDefault="00EF1F8B" w:rsidP="005A4CCB">
            <w:pPr>
              <w:pStyle w:val="squish"/>
              <w:jc w:val="center"/>
            </w:pPr>
            <w:r>
              <w:t>2.82</w:t>
            </w:r>
          </w:p>
        </w:tc>
        <w:tc>
          <w:tcPr>
            <w:tcW w:w="987" w:type="dxa"/>
            <w:vAlign w:val="bottom"/>
          </w:tcPr>
          <w:p w14:paraId="06318D52" w14:textId="77777777" w:rsidR="00EF1F8B" w:rsidRDefault="00EF1F8B" w:rsidP="005A4CCB">
            <w:pPr>
              <w:pStyle w:val="squish"/>
              <w:jc w:val="center"/>
              <w:rPr>
                <w:rFonts w:ascii="Calibri" w:hAnsi="Calibri" w:cs="Calibri"/>
                <w:color w:val="000000"/>
              </w:rPr>
            </w:pPr>
            <w:r>
              <w:rPr>
                <w:rFonts w:ascii="Calibri" w:hAnsi="Calibri" w:cs="Calibri"/>
                <w:color w:val="000000"/>
              </w:rPr>
              <w:t>0.4%</w:t>
            </w:r>
          </w:p>
        </w:tc>
      </w:tr>
      <w:tr w:rsidR="00EF1F8B" w14:paraId="0ACC9E88" w14:textId="77777777" w:rsidTr="007B48A8">
        <w:trPr>
          <w:jc w:val="center"/>
        </w:trPr>
        <w:tc>
          <w:tcPr>
            <w:tcW w:w="1016" w:type="dxa"/>
          </w:tcPr>
          <w:p w14:paraId="4FEFE6E6" w14:textId="77777777" w:rsidR="00EF1F8B" w:rsidRDefault="00EF1F8B" w:rsidP="005A4CCB">
            <w:pPr>
              <w:pStyle w:val="squish"/>
            </w:pPr>
            <w:r>
              <w:t>Mode 6</w:t>
            </w:r>
          </w:p>
        </w:tc>
        <w:tc>
          <w:tcPr>
            <w:tcW w:w="1355" w:type="dxa"/>
          </w:tcPr>
          <w:p w14:paraId="4179D8BA" w14:textId="77777777" w:rsidR="00EF1F8B" w:rsidRDefault="00EF1F8B" w:rsidP="005A4CCB">
            <w:pPr>
              <w:pStyle w:val="squish"/>
              <w:jc w:val="center"/>
            </w:pPr>
            <w:r>
              <w:t>3.2</w:t>
            </w:r>
          </w:p>
        </w:tc>
        <w:tc>
          <w:tcPr>
            <w:tcW w:w="1336" w:type="dxa"/>
          </w:tcPr>
          <w:p w14:paraId="7A7C22DF" w14:textId="77777777" w:rsidR="00EF1F8B" w:rsidRDefault="00EF1F8B" w:rsidP="005A4CCB">
            <w:pPr>
              <w:pStyle w:val="squish"/>
              <w:jc w:val="center"/>
            </w:pPr>
            <w:r>
              <w:t>3.14</w:t>
            </w:r>
          </w:p>
        </w:tc>
        <w:tc>
          <w:tcPr>
            <w:tcW w:w="987" w:type="dxa"/>
            <w:vAlign w:val="bottom"/>
          </w:tcPr>
          <w:p w14:paraId="0752B3E9" w14:textId="77777777" w:rsidR="00EF1F8B" w:rsidRDefault="00EF1F8B" w:rsidP="005A4CCB">
            <w:pPr>
              <w:pStyle w:val="squish"/>
              <w:jc w:val="center"/>
              <w:rPr>
                <w:rFonts w:ascii="Calibri" w:hAnsi="Calibri" w:cs="Calibri"/>
                <w:color w:val="000000"/>
              </w:rPr>
            </w:pPr>
            <w:r>
              <w:rPr>
                <w:rFonts w:ascii="Calibri" w:hAnsi="Calibri" w:cs="Calibri"/>
                <w:color w:val="000000"/>
              </w:rPr>
              <w:t>1.9%</w:t>
            </w:r>
          </w:p>
        </w:tc>
      </w:tr>
      <w:tr w:rsidR="00EF1F8B" w14:paraId="5CFE96F0" w14:textId="77777777" w:rsidTr="007B48A8">
        <w:trPr>
          <w:jc w:val="center"/>
        </w:trPr>
        <w:tc>
          <w:tcPr>
            <w:tcW w:w="1016" w:type="dxa"/>
          </w:tcPr>
          <w:p w14:paraId="66EA7350" w14:textId="77777777" w:rsidR="00EF1F8B" w:rsidRDefault="00EF1F8B" w:rsidP="005A4CCB">
            <w:pPr>
              <w:pStyle w:val="squish"/>
            </w:pPr>
            <w:r>
              <w:t>Mode 7</w:t>
            </w:r>
          </w:p>
        </w:tc>
        <w:tc>
          <w:tcPr>
            <w:tcW w:w="1355" w:type="dxa"/>
          </w:tcPr>
          <w:p w14:paraId="4B56AED6" w14:textId="77777777" w:rsidR="00EF1F8B" w:rsidRDefault="00EF1F8B" w:rsidP="005A4CCB">
            <w:pPr>
              <w:pStyle w:val="squish"/>
              <w:jc w:val="center"/>
            </w:pPr>
            <w:r>
              <w:t>3.56</w:t>
            </w:r>
          </w:p>
        </w:tc>
        <w:tc>
          <w:tcPr>
            <w:tcW w:w="1336" w:type="dxa"/>
          </w:tcPr>
          <w:p w14:paraId="577E1B5C" w14:textId="77777777" w:rsidR="00EF1F8B" w:rsidRDefault="00EF1F8B" w:rsidP="005A4CCB">
            <w:pPr>
              <w:pStyle w:val="squish"/>
              <w:jc w:val="center"/>
            </w:pPr>
            <w:r>
              <w:t>3.63</w:t>
            </w:r>
          </w:p>
        </w:tc>
        <w:tc>
          <w:tcPr>
            <w:tcW w:w="987" w:type="dxa"/>
            <w:vAlign w:val="bottom"/>
          </w:tcPr>
          <w:p w14:paraId="1BEC8D8A" w14:textId="77777777" w:rsidR="00EF1F8B" w:rsidRDefault="00EF1F8B" w:rsidP="005A4CCB">
            <w:pPr>
              <w:pStyle w:val="squish"/>
              <w:jc w:val="center"/>
              <w:rPr>
                <w:rFonts w:ascii="Calibri" w:hAnsi="Calibri" w:cs="Calibri"/>
                <w:color w:val="000000"/>
              </w:rPr>
            </w:pPr>
            <w:r>
              <w:rPr>
                <w:rFonts w:ascii="Calibri" w:hAnsi="Calibri" w:cs="Calibri"/>
                <w:color w:val="000000"/>
              </w:rPr>
              <w:t>2.0%</w:t>
            </w:r>
          </w:p>
        </w:tc>
      </w:tr>
      <w:tr w:rsidR="00EF1F8B" w14:paraId="4510D903" w14:textId="77777777" w:rsidTr="007B48A8">
        <w:trPr>
          <w:jc w:val="center"/>
        </w:trPr>
        <w:tc>
          <w:tcPr>
            <w:tcW w:w="1016" w:type="dxa"/>
          </w:tcPr>
          <w:p w14:paraId="2DF14AAF" w14:textId="77777777" w:rsidR="00EF1F8B" w:rsidRDefault="00EF1F8B" w:rsidP="005A4CCB">
            <w:pPr>
              <w:pStyle w:val="squish"/>
            </w:pPr>
            <w:r>
              <w:t>Mode 8</w:t>
            </w:r>
          </w:p>
        </w:tc>
        <w:tc>
          <w:tcPr>
            <w:tcW w:w="1355" w:type="dxa"/>
          </w:tcPr>
          <w:p w14:paraId="1CCAD8B8" w14:textId="77777777" w:rsidR="00EF1F8B" w:rsidRDefault="00EF1F8B" w:rsidP="005A4CCB">
            <w:pPr>
              <w:pStyle w:val="squish"/>
              <w:jc w:val="center"/>
            </w:pPr>
            <w:r>
              <w:t>3.56</w:t>
            </w:r>
          </w:p>
        </w:tc>
        <w:tc>
          <w:tcPr>
            <w:tcW w:w="1336" w:type="dxa"/>
          </w:tcPr>
          <w:p w14:paraId="2CE8C6B7" w14:textId="77777777" w:rsidR="00EF1F8B" w:rsidRDefault="00EF1F8B" w:rsidP="005A4CCB">
            <w:pPr>
              <w:pStyle w:val="squish"/>
              <w:jc w:val="center"/>
            </w:pPr>
            <w:r>
              <w:t>3.63</w:t>
            </w:r>
          </w:p>
        </w:tc>
        <w:tc>
          <w:tcPr>
            <w:tcW w:w="987" w:type="dxa"/>
            <w:vAlign w:val="bottom"/>
          </w:tcPr>
          <w:p w14:paraId="791C12F9" w14:textId="77777777" w:rsidR="00EF1F8B" w:rsidRDefault="00EF1F8B" w:rsidP="005A4CCB">
            <w:pPr>
              <w:pStyle w:val="squish"/>
              <w:jc w:val="center"/>
              <w:rPr>
                <w:rFonts w:ascii="Calibri" w:hAnsi="Calibri" w:cs="Calibri"/>
                <w:color w:val="000000"/>
              </w:rPr>
            </w:pPr>
            <w:r>
              <w:rPr>
                <w:rFonts w:ascii="Calibri" w:hAnsi="Calibri" w:cs="Calibri"/>
                <w:color w:val="000000"/>
              </w:rPr>
              <w:t>2.0%</w:t>
            </w:r>
          </w:p>
        </w:tc>
      </w:tr>
    </w:tbl>
    <w:p w14:paraId="326219FD" w14:textId="77777777" w:rsidR="00EF1F8B" w:rsidRDefault="00EF1F8B" w:rsidP="005A4CCB">
      <w:pPr>
        <w:pStyle w:val="Heading4"/>
      </w:pPr>
      <w:r>
        <w:t>Full Model</w:t>
      </w:r>
    </w:p>
    <w:p w14:paraId="788BC6D7" w14:textId="77777777" w:rsidR="00EF1F8B" w:rsidRDefault="00EF1F8B" w:rsidP="005A4CCB">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5580E55" w14:textId="77777777" w:rsidR="00EF1F8B" w:rsidRPr="00EF1F8B" w:rsidRDefault="00EF1F8B" w:rsidP="005A4CCB">
      <w:pPr>
        <w:rPr>
          <w:b/>
        </w:rPr>
      </w:pPr>
      <w:r>
        <w:rPr>
          <w:b/>
        </w:rPr>
        <w:t>Connectivity at discontinuous joints</w:t>
      </w:r>
    </w:p>
    <w:p w14:paraId="3E2A9FD5" w14:textId="77777777" w:rsidR="00BF159E" w:rsidRDefault="00BF159E" w:rsidP="005A4CCB">
      <w:pPr>
        <w:pStyle w:val="Heading4"/>
      </w:pPr>
      <w:r>
        <w:t>Vehicle Modeling</w:t>
      </w:r>
    </w:p>
    <w:p w14:paraId="044276C3" w14:textId="77777777" w:rsidR="00BD6DB7" w:rsidRDefault="00BD6DB7" w:rsidP="005A4CCB">
      <w:r>
        <w:t xml:space="preserve">The vehicle model was developed from the experimental data. The mass of the truck was measured by statically weighing the truck on scales. The acceleration data of the truck was processed using PSD methods and the frequency of the first mode of vibration was determined.  Using the relationship for the frequency of a single degree-of-freedom system, the stiffness of the suspension can be determined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9D0963" w:rsidP="005A4CCB">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77777777" w:rsidR="00BD6DB7" w:rsidRDefault="00BD6DB7" w:rsidP="005A4CCB">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14:paraId="3A100771" w14:textId="77777777" w:rsidR="00BD6DB7" w:rsidRDefault="00BD6DB7" w:rsidP="005A4CCB">
      <w:r w:rsidRPr="006B2462">
        <w:t>Analysis of truck acceleration records show a first mode of vibration at 2.</w:t>
      </w:r>
      <w:r>
        <w:t>8</w:t>
      </w:r>
      <w:r w:rsidRPr="006B2462">
        <w:t xml:space="preserve"> Hz</w:t>
      </w:r>
      <w:r>
        <w:t xml:space="preserve">. Assuming, 45 kips of the truck weight are carried by the suspension, the suspension stiffness is computed to be 36 </w:t>
      </w:r>
      <w:r>
        <w:lastRenderedPageBreak/>
        <w:t>kip/in. The damping coefficient (cs) was assigned to achieve 10% of critical damping. The coefficient value was therefore calcul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9D0963" w:rsidP="005A4CCB">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77777777" w:rsidR="00BD6DB7" w:rsidRPr="00BD6DB7" w:rsidRDefault="00BD6DB7" w:rsidP="005A4CCB">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14:paraId="35BC88C0" w14:textId="77777777" w:rsidR="00BD6DB7" w:rsidRDefault="00BD6DB7" w:rsidP="005A4CCB">
      <w:r>
        <w:t xml:space="preserve">While the test truck is more complex than a single degree-of-freedom system, effort was first made to see if this simplification could still yield satisfactory results (i.e. responses </w:t>
      </w:r>
      <w:proofErr w:type="gramStart"/>
      <w:r>
        <w:t>similar to</w:t>
      </w:r>
      <w:proofErr w:type="gramEnd"/>
      <w:r>
        <w:t xml:space="preserve"> what was measured in the field). </w:t>
      </w:r>
    </w:p>
    <w:p w14:paraId="1CD6FD67" w14:textId="77777777" w:rsidR="0035305B" w:rsidRDefault="009459EF" w:rsidP="005A4CCB">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5A4CCB">
                  <w:pPr>
                    <w:pStyle w:val="squish"/>
                    <w:jc w:val="center"/>
                  </w:pPr>
                </w:p>
              </w:tc>
              <w:tc>
                <w:tcPr>
                  <w:tcW w:w="1224" w:type="dxa"/>
                  <w:vAlign w:val="bottom"/>
                </w:tcPr>
                <w:p w14:paraId="4284BC4D" w14:textId="77777777" w:rsidR="00BD6DB7" w:rsidRDefault="00BD6DB7" w:rsidP="005A4CCB">
                  <w:pPr>
                    <w:pStyle w:val="squish"/>
                    <w:jc w:val="center"/>
                  </w:pPr>
                  <w:r>
                    <w:t>Value</w:t>
                  </w:r>
                </w:p>
              </w:tc>
              <w:tc>
                <w:tcPr>
                  <w:tcW w:w="968" w:type="dxa"/>
                  <w:vAlign w:val="bottom"/>
                </w:tcPr>
                <w:p w14:paraId="7938BE0B" w14:textId="77777777" w:rsidR="00BD6DB7" w:rsidRDefault="00BD6DB7" w:rsidP="005A4CCB">
                  <w:pPr>
                    <w:pStyle w:val="squish"/>
                    <w:jc w:val="center"/>
                  </w:pPr>
                  <w:r>
                    <w:t>Units</w:t>
                  </w:r>
                </w:p>
              </w:tc>
            </w:tr>
            <w:tr w:rsidR="00BD6DB7" w14:paraId="433EE088" w14:textId="77777777" w:rsidTr="00BD6DB7">
              <w:tc>
                <w:tcPr>
                  <w:tcW w:w="617" w:type="dxa"/>
                </w:tcPr>
                <w:p w14:paraId="7195BE69" w14:textId="77777777" w:rsidR="00BD6DB7" w:rsidRDefault="00BD6DB7" w:rsidP="005A4CCB">
                  <w:pPr>
                    <w:pStyle w:val="squish"/>
                    <w:jc w:val="center"/>
                  </w:pPr>
                  <w:proofErr w:type="spellStart"/>
                  <w:r>
                    <w:t>ks</w:t>
                  </w:r>
                  <w:proofErr w:type="spellEnd"/>
                </w:p>
              </w:tc>
              <w:tc>
                <w:tcPr>
                  <w:tcW w:w="1224" w:type="dxa"/>
                </w:tcPr>
                <w:p w14:paraId="18B6B131" w14:textId="77777777" w:rsidR="00BD6DB7" w:rsidRDefault="00BD6DB7" w:rsidP="005A4CCB">
                  <w:pPr>
                    <w:pStyle w:val="squish"/>
                    <w:jc w:val="center"/>
                  </w:pPr>
                  <w:r>
                    <w:t>36000</w:t>
                  </w:r>
                </w:p>
              </w:tc>
              <w:tc>
                <w:tcPr>
                  <w:tcW w:w="968" w:type="dxa"/>
                </w:tcPr>
                <w:p w14:paraId="33B85FC5" w14:textId="77777777" w:rsidR="00BD6DB7" w:rsidRDefault="00BD6DB7" w:rsidP="005A4CCB">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5A4CCB">
                  <w:pPr>
                    <w:pStyle w:val="squish"/>
                    <w:jc w:val="center"/>
                  </w:pPr>
                  <w:r>
                    <w:t>cs</w:t>
                  </w:r>
                </w:p>
              </w:tc>
              <w:tc>
                <w:tcPr>
                  <w:tcW w:w="1224" w:type="dxa"/>
                </w:tcPr>
                <w:p w14:paraId="3E12C144" w14:textId="77777777" w:rsidR="00BD6DB7" w:rsidRDefault="00BD6DB7" w:rsidP="005A4CCB">
                  <w:pPr>
                    <w:pStyle w:val="squish"/>
                    <w:jc w:val="center"/>
                  </w:pPr>
                  <w:r>
                    <w:t>410 (10%)</w:t>
                  </w:r>
                </w:p>
              </w:tc>
              <w:tc>
                <w:tcPr>
                  <w:tcW w:w="968" w:type="dxa"/>
                </w:tcPr>
                <w:p w14:paraId="708D128F" w14:textId="77777777" w:rsidR="00BD6DB7" w:rsidRDefault="00BD6DB7" w:rsidP="005A4CCB">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5A4CCB">
                  <w:pPr>
                    <w:pStyle w:val="squish"/>
                    <w:jc w:val="center"/>
                  </w:pPr>
                  <w:proofErr w:type="spellStart"/>
                  <w:r>
                    <w:t>ms</w:t>
                  </w:r>
                  <w:proofErr w:type="spellEnd"/>
                </w:p>
              </w:tc>
              <w:tc>
                <w:tcPr>
                  <w:tcW w:w="1224" w:type="dxa"/>
                </w:tcPr>
                <w:p w14:paraId="4FF2A05B" w14:textId="77777777" w:rsidR="00BD6DB7" w:rsidRDefault="00BD6DB7" w:rsidP="005A4CCB">
                  <w:pPr>
                    <w:pStyle w:val="squish"/>
                    <w:jc w:val="center"/>
                  </w:pPr>
                  <w:r>
                    <w:t>116.55</w:t>
                  </w:r>
                </w:p>
              </w:tc>
              <w:tc>
                <w:tcPr>
                  <w:tcW w:w="968" w:type="dxa"/>
                </w:tcPr>
                <w:p w14:paraId="29FEA883" w14:textId="77777777" w:rsidR="00BD6DB7" w:rsidRDefault="00BD6DB7" w:rsidP="005A4CCB">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5A4CCB">
                  <w:pPr>
                    <w:pStyle w:val="squish"/>
                    <w:jc w:val="center"/>
                  </w:pPr>
                  <w:r>
                    <w:t>mu</w:t>
                  </w:r>
                </w:p>
              </w:tc>
              <w:tc>
                <w:tcPr>
                  <w:tcW w:w="1224" w:type="dxa"/>
                </w:tcPr>
                <w:p w14:paraId="2B808B86" w14:textId="77777777" w:rsidR="003F01CB" w:rsidRDefault="003F01CB" w:rsidP="005A4CCB">
                  <w:pPr>
                    <w:pStyle w:val="squish"/>
                    <w:jc w:val="center"/>
                  </w:pPr>
                  <w:r>
                    <w:t>0</w:t>
                  </w:r>
                </w:p>
              </w:tc>
              <w:tc>
                <w:tcPr>
                  <w:tcW w:w="968" w:type="dxa"/>
                </w:tcPr>
                <w:p w14:paraId="7D7556AA" w14:textId="77777777" w:rsidR="003F01CB" w:rsidRDefault="003F01CB" w:rsidP="005A4CCB">
                  <w:pPr>
                    <w:pStyle w:val="squish"/>
                    <w:jc w:val="center"/>
                  </w:pPr>
                  <w:r>
                    <w:t>lb-s</w:t>
                  </w:r>
                  <w:r w:rsidRPr="0098365C">
                    <w:rPr>
                      <w:vertAlign w:val="superscript"/>
                    </w:rPr>
                    <w:t>2</w:t>
                  </w:r>
                  <w:r>
                    <w:t>/in</w:t>
                  </w:r>
                </w:p>
              </w:tc>
            </w:tr>
          </w:tbl>
          <w:p w14:paraId="763992B8" w14:textId="77777777" w:rsidR="0098365C" w:rsidRDefault="0098365C" w:rsidP="005A4CCB">
            <w:pPr>
              <w:pStyle w:val="squish"/>
              <w:jc w:val="center"/>
            </w:pPr>
          </w:p>
        </w:tc>
        <w:tc>
          <w:tcPr>
            <w:tcW w:w="1706" w:type="dxa"/>
            <w:vAlign w:val="center"/>
          </w:tcPr>
          <w:p w14:paraId="19BE993A" w14:textId="77777777" w:rsidR="0098365C" w:rsidRDefault="0098365C" w:rsidP="005A4CCB">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5A4CCB">
      <w:pPr>
        <w:pStyle w:val="Heading4"/>
      </w:pPr>
      <w:r>
        <w:t>Profile Consideration</w:t>
      </w:r>
    </w:p>
    <w:p w14:paraId="1A47B27F" w14:textId="77777777" w:rsidR="00E36645" w:rsidRDefault="00A14F77" w:rsidP="005A4CCB">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4B9771AD" w14:textId="77777777" w:rsidR="00A14F77" w:rsidRDefault="00E36645" w:rsidP="005A4CCB">
      <w:r>
        <w:t xml:space="preserve">The profile was recorded using an </w:t>
      </w:r>
      <w:r w:rsidR="00170818" w:rsidRPr="00170818">
        <w:t>Ames Engineering Model 8300 Portable Profiler</w:t>
      </w:r>
      <w:r w:rsidR="009C25A3">
        <w:t xml:space="preserve">. Two passes were made on each lane. Both wheel lines of the profile were sampled at 1-inch intervals. </w:t>
      </w:r>
    </w:p>
    <w:p w14:paraId="0BF0D4E4" w14:textId="77777777" w:rsidR="009C25A3" w:rsidRDefault="009C25A3" w:rsidP="005A4CCB">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convert the data in the csv file so that it could be directly imported into the LUSAS software for simulation. A custom MATLAB script made the following changes to the data:</w:t>
      </w:r>
    </w:p>
    <w:p w14:paraId="3123D68B" w14:textId="77777777" w:rsidR="009C25A3" w:rsidRDefault="009C25A3" w:rsidP="005A4CCB">
      <w:pPr>
        <w:pStyle w:val="ListParagraph"/>
        <w:numPr>
          <w:ilvl w:val="0"/>
          <w:numId w:val="10"/>
        </w:numPr>
      </w:pPr>
      <w:r>
        <w:lastRenderedPageBreak/>
        <w:t>Profile is trimmed to a specified distance before the beginning of the bridge</w:t>
      </w:r>
    </w:p>
    <w:p w14:paraId="46EA5050" w14:textId="77777777" w:rsidR="009C25A3" w:rsidRDefault="009C25A3" w:rsidP="005A4CCB">
      <w:pPr>
        <w:pStyle w:val="ListParagraph"/>
        <w:numPr>
          <w:ilvl w:val="0"/>
          <w:numId w:val="10"/>
        </w:numPr>
      </w:pPr>
      <w:r>
        <w:t>Distance values are converted to inches and made to start from 0 at the beginning of the profile</w:t>
      </w:r>
    </w:p>
    <w:p w14:paraId="2617E149" w14:textId="77777777" w:rsidR="009C25A3" w:rsidRDefault="009C25A3" w:rsidP="005A4CCB">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14:paraId="7D2A6749" w14:textId="77777777" w:rsidR="009C25A3" w:rsidRDefault="009C25A3" w:rsidP="005A4CCB">
      <w:pPr>
        <w:pStyle w:val="ListParagraph"/>
        <w:numPr>
          <w:ilvl w:val="0"/>
          <w:numId w:val="10"/>
        </w:numPr>
      </w:pPr>
      <w:r>
        <w:t xml:space="preserve">New distance and elevation arrays are saved to a text file. </w:t>
      </w:r>
    </w:p>
    <w:p w14:paraId="5EC95D72" w14:textId="77777777" w:rsidR="009C25A3" w:rsidRDefault="009C25A3" w:rsidP="005A4CCB">
      <w:r>
        <w:t>The ramp in the profile data prevents the large initial energy input that would result from a sudden step in the profile. A ramp of 20 feet was specified. The profile was trimmed such that it began 500 feet before the beginning of the bridge, allowing ample time for the vehicle to develop its initial conditions. A sample of the profile for an east-bound right lane is shown below.</w:t>
      </w:r>
    </w:p>
    <w:p w14:paraId="6E12B70D" w14:textId="77777777" w:rsidR="009C25A3" w:rsidRDefault="009C25A3" w:rsidP="005A4CCB">
      <w:pPr>
        <w:jc w:val="center"/>
      </w:pPr>
      <w:r w:rsidRPr="00125E1E">
        <w:rPr>
          <w:noProof/>
        </w:rPr>
        <w:drawing>
          <wp:inline distT="0" distB="0" distL="0" distR="0" wp14:anchorId="220DBEEC" wp14:editId="04623A5B">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5F05695A" w14:textId="77777777" w:rsidR="00C53BF7" w:rsidRDefault="00120A9A" w:rsidP="005A4CCB">
      <w:r>
        <w:t xml:space="preserve">Simulations were performed with the measured profiles. The vertical acceleration at mid-span of span 3 from simulation with this profile is plotted below and compared with the results from simulation with no profile. </w:t>
      </w:r>
      <w:r w:rsidR="00C53BF7">
        <w:t xml:space="preserve">These results provide clear indication that the profile has a great influence on vehicle-bridge interaction. </w:t>
      </w:r>
    </w:p>
    <w:p w14:paraId="6DA796CE" w14:textId="77777777" w:rsidR="00172635" w:rsidRDefault="00172635" w:rsidP="005A4CCB">
      <w:pPr>
        <w:keepNext/>
      </w:pPr>
      <w:r>
        <w:rPr>
          <w:noProof/>
        </w:rPr>
        <w:lastRenderedPageBreak/>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5151595E" w14:textId="77777777" w:rsidR="00172635" w:rsidRDefault="00172635" w:rsidP="005A4CCB">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E26C5B">
        <w:rPr>
          <w:noProof/>
        </w:rPr>
        <w:t>29</w:t>
      </w:r>
      <w:r w:rsidR="003677FC">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5A4CCB">
      <w:pPr>
        <w:keepNext/>
        <w:jc w:val="center"/>
      </w:pPr>
      <w:r>
        <w:rPr>
          <w:noProof/>
        </w:rPr>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416876D3" w14:textId="77777777" w:rsidR="00F11EF7" w:rsidRDefault="00F11EF7" w:rsidP="005A4CCB">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E26C5B">
        <w:rPr>
          <w:noProof/>
        </w:rPr>
        <w:t>30</w:t>
      </w:r>
      <w:r w:rsidR="003677FC">
        <w:rPr>
          <w:noProof/>
        </w:rPr>
        <w:fldChar w:fldCharType="end"/>
      </w:r>
      <w:r>
        <w:t>: Comparison of truck vertical acceleration for simulations with and without a profile included</w:t>
      </w:r>
    </w:p>
    <w:p w14:paraId="5FA356A4" w14:textId="77777777" w:rsidR="00F11EF7" w:rsidRDefault="00F11EF7" w:rsidP="005A4CCB">
      <w:pPr>
        <w:jc w:val="center"/>
      </w:pPr>
    </w:p>
    <w:p w14:paraId="183FB130" w14:textId="77777777" w:rsidR="00BF159E" w:rsidRDefault="00E36645" w:rsidP="005A4CCB">
      <w:pPr>
        <w:pStyle w:val="Heading4"/>
      </w:pPr>
      <w:r>
        <w:t>Validation of VBI Simulation Methods</w:t>
      </w:r>
    </w:p>
    <w:p w14:paraId="5E7D4F95" w14:textId="77777777" w:rsidR="00E36645" w:rsidRDefault="00C55158" w:rsidP="00EC58A2">
      <w:proofErr w:type="gramStart"/>
      <w:r>
        <w:t>In an effort to</w:t>
      </w:r>
      <w:proofErr w:type="gramEnd"/>
      <w:r>
        <w:t xml:space="preserve"> make simulation results match the experiment, the mass, stiffness and damping of the vehicle model was the adjusted until a good fit was acquired. Damping ratios of 5, 7, 10 and 20 percent were investigated. Mass and stiffness were increased (while maintaining 2.9 Hz </w:t>
      </w:r>
      <w:r>
        <w:lastRenderedPageBreak/>
        <w:t>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3677FC">
                  <w:pPr>
                    <w:pStyle w:val="squish"/>
                    <w:jc w:val="center"/>
                  </w:pPr>
                </w:p>
              </w:tc>
              <w:tc>
                <w:tcPr>
                  <w:tcW w:w="1224" w:type="dxa"/>
                  <w:vAlign w:val="bottom"/>
                </w:tcPr>
                <w:p w14:paraId="587C4C4D" w14:textId="77777777" w:rsidR="009C25A3" w:rsidRDefault="009C25A3" w:rsidP="003677FC">
                  <w:pPr>
                    <w:pStyle w:val="squish"/>
                    <w:jc w:val="center"/>
                  </w:pPr>
                  <w:r>
                    <w:t>Value</w:t>
                  </w:r>
                </w:p>
              </w:tc>
              <w:tc>
                <w:tcPr>
                  <w:tcW w:w="968" w:type="dxa"/>
                  <w:vAlign w:val="bottom"/>
                </w:tcPr>
                <w:p w14:paraId="33881578" w14:textId="77777777" w:rsidR="009C25A3" w:rsidRDefault="009C25A3" w:rsidP="003677FC">
                  <w:pPr>
                    <w:pStyle w:val="squish"/>
                    <w:jc w:val="center"/>
                  </w:pPr>
                  <w:r>
                    <w:t>Units</w:t>
                  </w:r>
                </w:p>
              </w:tc>
            </w:tr>
            <w:tr w:rsidR="009C25A3" w14:paraId="5CF21087" w14:textId="77777777" w:rsidTr="003677FC">
              <w:tc>
                <w:tcPr>
                  <w:tcW w:w="617" w:type="dxa"/>
                </w:tcPr>
                <w:p w14:paraId="1D268197" w14:textId="77777777" w:rsidR="009C25A3" w:rsidRDefault="009C25A3" w:rsidP="003677FC">
                  <w:pPr>
                    <w:pStyle w:val="squish"/>
                    <w:jc w:val="center"/>
                  </w:pPr>
                  <w:proofErr w:type="spellStart"/>
                  <w:r>
                    <w:t>ks</w:t>
                  </w:r>
                  <w:proofErr w:type="spellEnd"/>
                </w:p>
              </w:tc>
              <w:tc>
                <w:tcPr>
                  <w:tcW w:w="1224" w:type="dxa"/>
                </w:tcPr>
                <w:p w14:paraId="69464543" w14:textId="77777777" w:rsidR="009C25A3" w:rsidRDefault="00CA6DFB" w:rsidP="003677FC">
                  <w:pPr>
                    <w:pStyle w:val="squish"/>
                    <w:jc w:val="center"/>
                  </w:pPr>
                  <w:r>
                    <w:t>36</w:t>
                  </w:r>
                  <w:r w:rsidR="009C25A3">
                    <w:t>000</w:t>
                  </w:r>
                </w:p>
              </w:tc>
              <w:tc>
                <w:tcPr>
                  <w:tcW w:w="968" w:type="dxa"/>
                </w:tcPr>
                <w:p w14:paraId="47DBF926" w14:textId="77777777" w:rsidR="009C25A3" w:rsidRDefault="009C25A3" w:rsidP="003677FC">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3677FC">
                  <w:pPr>
                    <w:pStyle w:val="squish"/>
                    <w:jc w:val="center"/>
                  </w:pPr>
                  <w:r>
                    <w:t>cs</w:t>
                  </w:r>
                </w:p>
              </w:tc>
              <w:tc>
                <w:tcPr>
                  <w:tcW w:w="1224" w:type="dxa"/>
                </w:tcPr>
                <w:p w14:paraId="00BB9040" w14:textId="77777777" w:rsidR="009C25A3" w:rsidRDefault="00CA6DFB" w:rsidP="003677FC">
                  <w:pPr>
                    <w:pStyle w:val="squish"/>
                    <w:jc w:val="center"/>
                  </w:pPr>
                  <w:r>
                    <w:t>429 (10%)</w:t>
                  </w:r>
                </w:p>
              </w:tc>
              <w:tc>
                <w:tcPr>
                  <w:tcW w:w="968" w:type="dxa"/>
                </w:tcPr>
                <w:p w14:paraId="369991CF" w14:textId="77777777" w:rsidR="009C25A3" w:rsidRDefault="009C25A3" w:rsidP="003677FC">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3677FC">
                  <w:pPr>
                    <w:pStyle w:val="squish"/>
                    <w:jc w:val="center"/>
                  </w:pPr>
                  <w:proofErr w:type="spellStart"/>
                  <w:r>
                    <w:t>ms</w:t>
                  </w:r>
                  <w:proofErr w:type="spellEnd"/>
                </w:p>
              </w:tc>
              <w:tc>
                <w:tcPr>
                  <w:tcW w:w="1224" w:type="dxa"/>
                </w:tcPr>
                <w:p w14:paraId="209B1552" w14:textId="77777777" w:rsidR="009C25A3" w:rsidRDefault="000537B3" w:rsidP="003677FC">
                  <w:pPr>
                    <w:pStyle w:val="squish"/>
                    <w:jc w:val="center"/>
                  </w:pPr>
                  <w:r>
                    <w:t>116.55</w:t>
                  </w:r>
                </w:p>
              </w:tc>
              <w:tc>
                <w:tcPr>
                  <w:tcW w:w="968" w:type="dxa"/>
                </w:tcPr>
                <w:p w14:paraId="788DA30F" w14:textId="77777777" w:rsidR="009C25A3" w:rsidRDefault="009C25A3" w:rsidP="003677FC">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3F01CB">
                  <w:pPr>
                    <w:pStyle w:val="squish"/>
                    <w:jc w:val="center"/>
                  </w:pPr>
                  <w:r>
                    <w:t>mu</w:t>
                  </w:r>
                </w:p>
              </w:tc>
              <w:tc>
                <w:tcPr>
                  <w:tcW w:w="1224" w:type="dxa"/>
                </w:tcPr>
                <w:p w14:paraId="49BC3FB9" w14:textId="77777777" w:rsidR="003F01CB" w:rsidRDefault="00C12B2A" w:rsidP="003F01CB">
                  <w:pPr>
                    <w:pStyle w:val="squish"/>
                    <w:jc w:val="center"/>
                  </w:pPr>
                  <w:r>
                    <w:t>0.0052</w:t>
                  </w:r>
                </w:p>
              </w:tc>
              <w:tc>
                <w:tcPr>
                  <w:tcW w:w="968" w:type="dxa"/>
                </w:tcPr>
                <w:p w14:paraId="55E56B7B" w14:textId="77777777" w:rsidR="003F01CB" w:rsidRDefault="003F01CB" w:rsidP="003F01CB">
                  <w:pPr>
                    <w:pStyle w:val="squish"/>
                    <w:jc w:val="center"/>
                  </w:pPr>
                  <w:r>
                    <w:t>lb-s</w:t>
                  </w:r>
                  <w:r w:rsidRPr="0098365C">
                    <w:rPr>
                      <w:vertAlign w:val="superscript"/>
                    </w:rPr>
                    <w:t>2</w:t>
                  </w:r>
                  <w:r>
                    <w:t>/in</w:t>
                  </w:r>
                </w:p>
              </w:tc>
            </w:tr>
          </w:tbl>
          <w:p w14:paraId="4150C5B6" w14:textId="77777777" w:rsidR="009C25A3" w:rsidRDefault="009C25A3" w:rsidP="003677FC">
            <w:pPr>
              <w:pStyle w:val="squish"/>
              <w:jc w:val="center"/>
            </w:pPr>
          </w:p>
        </w:tc>
        <w:tc>
          <w:tcPr>
            <w:tcW w:w="1706" w:type="dxa"/>
            <w:vAlign w:val="center"/>
          </w:tcPr>
          <w:p w14:paraId="52BDBD3E" w14:textId="77777777" w:rsidR="009C25A3" w:rsidRDefault="009C25A3" w:rsidP="003677FC">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77777777" w:rsidR="00A14F77" w:rsidRDefault="0003154C" w:rsidP="00EC58A2">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p>
    <w:p w14:paraId="18F379A4" w14:textId="77777777" w:rsidR="0014797F" w:rsidRDefault="003677FC" w:rsidP="0014797F">
      <w:pPr>
        <w:keepNext/>
      </w:pPr>
      <w:r>
        <w:rPr>
          <w:noProof/>
        </w:rPr>
        <w:drawing>
          <wp:inline distT="0" distB="0" distL="0" distR="0" wp14:anchorId="3FDD8BC5" wp14:editId="3147EC91">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4F8E523B" w14:textId="77777777" w:rsidR="00DB4522"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E26C5B">
        <w:rPr>
          <w:noProof/>
        </w:rPr>
        <w:t>31</w:t>
      </w:r>
      <w:r w:rsidR="003677FC">
        <w:rPr>
          <w:noProof/>
        </w:rPr>
        <w:fldChar w:fldCharType="end"/>
      </w:r>
      <w:r>
        <w:t xml:space="preserve">: Truck vertical acceleration (simulation vs. experimental) </w:t>
      </w:r>
    </w:p>
    <w:p w14:paraId="21F5907B" w14:textId="77777777" w:rsidR="0014797F" w:rsidRDefault="009B2F12" w:rsidP="0014797F">
      <w:pPr>
        <w:keepNext/>
      </w:pPr>
      <w:r>
        <w:rPr>
          <w:noProof/>
        </w:rPr>
        <w:lastRenderedPageBreak/>
        <w:drawing>
          <wp:inline distT="0" distB="0" distL="0" distR="0" wp14:anchorId="2F4B5503" wp14:editId="780921DD">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64B47980" w14:textId="77777777" w:rsidR="0014797F" w:rsidRDefault="0014797F" w:rsidP="0014797F">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E26C5B">
        <w:rPr>
          <w:noProof/>
        </w:rPr>
        <w:t>32</w:t>
      </w:r>
      <w:r w:rsidR="003677FC">
        <w:rPr>
          <w:noProof/>
        </w:rPr>
        <w:fldChar w:fldCharType="end"/>
      </w:r>
      <w:r>
        <w:t>: Bridge vertical acceleration at midspan of span 3</w:t>
      </w:r>
    </w:p>
    <w:p w14:paraId="7AA613E4" w14:textId="77777777" w:rsidR="00CA6DFB" w:rsidRDefault="009B2F12" w:rsidP="00CA6DFB">
      <w:pPr>
        <w:keepNext/>
      </w:pPr>
      <w:r>
        <w:rPr>
          <w:noProof/>
        </w:rPr>
        <w:drawing>
          <wp:inline distT="0" distB="0" distL="0" distR="0" wp14:anchorId="116509F5" wp14:editId="6C3BBA6B">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14:paraId="5055FD59" w14:textId="77777777" w:rsidR="00C55158" w:rsidRDefault="00CA6DFB" w:rsidP="00CA6DFB">
      <w:pPr>
        <w:pStyle w:val="Caption"/>
        <w:jc w:val="left"/>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E26C5B">
        <w:rPr>
          <w:noProof/>
        </w:rPr>
        <w:t>33</w:t>
      </w:r>
      <w:r w:rsidR="003B4BA6">
        <w:rPr>
          <w:noProof/>
        </w:rPr>
        <w:fldChar w:fldCharType="end"/>
      </w:r>
      <w:r>
        <w:t>: Bridge vertical acceleration at midspan of span 7</w:t>
      </w:r>
    </w:p>
    <w:p w14:paraId="0DE5325A" w14:textId="77777777" w:rsidR="00D275D4" w:rsidRDefault="0003154C" w:rsidP="0003154C">
      <w:r>
        <w:t xml:space="preserve">These simulation results demonstrate the model’s capability of simulating vehicle-bridge interaction and the role of roadway profile on that interaction. </w:t>
      </w:r>
    </w:p>
    <w:p w14:paraId="2CC95334" w14:textId="77777777" w:rsidR="00D275D4" w:rsidRDefault="0003154C" w:rsidP="00D275D4">
      <w:pPr>
        <w:pStyle w:val="Heading3"/>
      </w:pPr>
      <w:bookmarkStart w:id="15" w:name="_Toc536017952"/>
      <w:r>
        <w:lastRenderedPageBreak/>
        <w:t xml:space="preserve">Test </w:t>
      </w:r>
      <w:r w:rsidR="00D275D4">
        <w:t>Conclusions</w:t>
      </w:r>
      <w:bookmarkEnd w:id="15"/>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ABE5D97" w14:textId="77777777" w:rsidR="003B1BB6" w:rsidRDefault="003B1BB6" w:rsidP="003B1BB6">
      <w:pPr>
        <w:pStyle w:val="ListParagraph"/>
        <w:numPr>
          <w:ilvl w:val="0"/>
          <w:numId w:val="4"/>
        </w:numPr>
      </w:pPr>
      <w:r>
        <w:t>The bridge is experiencing motion that exceeds human comfort criterion.</w:t>
      </w:r>
    </w:p>
    <w:p w14:paraId="34193B9A" w14:textId="77777777" w:rsidR="00025DCA" w:rsidRDefault="00025DCA" w:rsidP="003B1BB6">
      <w:pPr>
        <w:pStyle w:val="ListParagraph"/>
        <w:numPr>
          <w:ilvl w:val="0"/>
          <w:numId w:val="4"/>
        </w:numPr>
      </w:pPr>
      <w:r>
        <w:t>The high vibration levels are occurring on all spans (that were instrumented).</w:t>
      </w:r>
    </w:p>
    <w:p w14:paraId="4710634E" w14:textId="77777777" w:rsidR="003B1BB6" w:rsidRDefault="003B1BB6" w:rsidP="003B1BB6">
      <w:pPr>
        <w:pStyle w:val="ListParagraph"/>
        <w:numPr>
          <w:ilvl w:val="0"/>
          <w:numId w:val="4"/>
        </w:numPr>
      </w:pPr>
      <w:r>
        <w:t>The bridge exhibits dynamic amplification as high as 1.75 even under heavy vehicles (compared to AASHTO recommended 1.33).</w:t>
      </w:r>
    </w:p>
    <w:p w14:paraId="5ABE7170" w14:textId="77777777"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14:paraId="5712C82D" w14:textId="77777777" w:rsidR="003B1BB6" w:rsidRDefault="003B1BB6" w:rsidP="003B1BB6">
      <w:pPr>
        <w:pStyle w:val="ListParagraph"/>
        <w:numPr>
          <w:ilvl w:val="0"/>
          <w:numId w:val="4"/>
        </w:numPr>
      </w:pPr>
      <w:r>
        <w:t>The high dynamic amplification does not seem to pose a risk to the structure’s performance (at strength or service limit states).</w:t>
      </w:r>
    </w:p>
    <w:p w14:paraId="0696552C" w14:textId="77777777" w:rsidR="003B1BB6" w:rsidRDefault="003B1BB6" w:rsidP="003B1BB6">
      <w:pPr>
        <w:pStyle w:val="ListParagraph"/>
        <w:numPr>
          <w:ilvl w:val="0"/>
          <w:numId w:val="4"/>
        </w:numPr>
      </w:pPr>
      <w:r>
        <w:t>The vehicle is excited by the bridge deck profile, which in-turn excited the bridge</w:t>
      </w:r>
    </w:p>
    <w:p w14:paraId="504E1EE6" w14:textId="77777777"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14:paraId="1C49B551" w14:textId="77777777" w:rsidR="0004731A" w:rsidRDefault="0004731A" w:rsidP="0004731A">
      <w:pPr>
        <w:pStyle w:val="Heading2"/>
      </w:pPr>
      <w:bookmarkStart w:id="16" w:name="_Toc536017953"/>
      <w:r>
        <w:t>Simulating VBI</w:t>
      </w:r>
      <w:bookmarkEnd w:id="16"/>
    </w:p>
    <w:p w14:paraId="52BD9534" w14:textId="77777777"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w:t>
      </w:r>
      <w:proofErr w:type="gramStart"/>
      <w:r w:rsidR="001C2928">
        <w:t>a large number of</w:t>
      </w:r>
      <w:proofErr w:type="gramEnd"/>
      <w:r w:rsidR="001C2928">
        <w:t xml:space="preserve"> simulations to be automated and performed in a relatively short amount of time. This model (state-space) is described in detail in the second part of this document and in the appendix.</w:t>
      </w:r>
    </w:p>
    <w:p w14:paraId="4E11CF3F" w14:textId="77777777" w:rsidR="008B7CAE" w:rsidRPr="008B7CAE" w:rsidRDefault="008B7CAE" w:rsidP="008B7CAE"/>
    <w:p w14:paraId="1C48782F" w14:textId="77777777" w:rsidR="0004731A" w:rsidRDefault="0004731A" w:rsidP="0004731A">
      <w:pPr>
        <w:pStyle w:val="Heading3"/>
      </w:pPr>
      <w:bookmarkStart w:id="17" w:name="_Toc536017954"/>
      <w:r>
        <w:lastRenderedPageBreak/>
        <w:t>Bridge and vehicle decoupled</w:t>
      </w:r>
      <w:bookmarkEnd w:id="17"/>
    </w:p>
    <w:p w14:paraId="233763D0" w14:textId="77777777" w:rsidR="00851911" w:rsidRDefault="00C274C6" w:rsidP="00C274C6">
      <w:r>
        <w:t xml:space="preserve">In the interest of further understanding the degree to which the vehicle and bridge interact, the vehicle is analyzed separately from the bridge. </w:t>
      </w:r>
      <w:r w:rsidR="00851911">
        <w:t xml:space="preserve">The vehicle is first analyzed traveling over just the profile. The contact force obtained </w:t>
      </w:r>
      <w:proofErr w:type="gramStart"/>
      <w:r w:rsidR="00851911">
        <w:t>as a result of</w:t>
      </w:r>
      <w:proofErr w:type="gramEnd"/>
      <w:r w:rsidR="00851911">
        <w:t xml:space="preserve"> this analysis is then applied to the bridge model. This method neglects bridge motion and therefore represents a completely rigid bridge. Therefore, this method’s accuracy will suffer with increased bridge flexibility and vehicle mas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51911" w:rsidRPr="00851911" w14:paraId="4AB0E3FB" w14:textId="77777777" w:rsidTr="00851911">
        <w:tc>
          <w:tcPr>
            <w:tcW w:w="2165" w:type="dxa"/>
            <w:vAlign w:val="center"/>
          </w:tcPr>
          <w:p w14:paraId="1EFCFA02" w14:textId="77777777" w:rsidR="00851911" w:rsidRPr="00851911" w:rsidRDefault="00851911" w:rsidP="00851911">
            <w:pPr>
              <w:pStyle w:val="squish"/>
            </w:pPr>
            <w:r w:rsidRPr="00851911">
              <w:rPr>
                <w:noProof/>
              </w:rPr>
              <w:drawing>
                <wp:inline distT="0" distB="0" distL="0" distR="0" wp14:anchorId="4A6B8079" wp14:editId="192C877D">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14:paraId="6A0FD13A" w14:textId="77777777" w:rsidR="00851911" w:rsidRPr="00851911" w:rsidRDefault="00851911" w:rsidP="00851911">
            <w:pPr>
              <w:pStyle w:val="squish"/>
            </w:pPr>
            <w:r w:rsidRPr="00851911">
              <w:rPr>
                <w:noProof/>
              </w:rPr>
              <mc:AlternateContent>
                <mc:Choice Requires="wps">
                  <w:drawing>
                    <wp:inline distT="0" distB="0" distL="0" distR="0" wp14:anchorId="5C567E9B" wp14:editId="7D43E2FC">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AE4E5CF"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14:paraId="7BDA883E" w14:textId="77777777" w:rsidR="00851911" w:rsidRDefault="00851911" w:rsidP="00851911">
            <w:pPr>
              <w:pStyle w:val="squish"/>
              <w:keepNext/>
            </w:pPr>
            <w:r w:rsidRPr="00851911">
              <w:rPr>
                <w:noProof/>
              </w:rPr>
              <w:drawing>
                <wp:inline distT="0" distB="0" distL="0" distR="0" wp14:anchorId="3067E638" wp14:editId="1CF7B1CF">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57600" cy="1056640"/>
                          </a:xfrm>
                          <a:prstGeom prst="rect">
                            <a:avLst/>
                          </a:prstGeom>
                        </pic:spPr>
                      </pic:pic>
                    </a:graphicData>
                  </a:graphic>
                </wp:inline>
              </w:drawing>
            </w:r>
          </w:p>
          <w:p w14:paraId="09A99B21" w14:textId="77777777" w:rsidR="00851911" w:rsidRPr="00851911" w:rsidRDefault="00851911" w:rsidP="00851911">
            <w:pPr>
              <w:pStyle w:val="Caption"/>
              <w:jc w:val="left"/>
            </w:pPr>
          </w:p>
        </w:tc>
      </w:tr>
    </w:tbl>
    <w:p w14:paraId="7F26E75A" w14:textId="77777777" w:rsidR="00851911" w:rsidRDefault="00851911" w:rsidP="00851911">
      <w:pPr>
        <w:pStyle w:val="Caption"/>
      </w:pPr>
      <w:r w:rsidRPr="00851911">
        <w:t xml:space="preserve">Figure </w:t>
      </w:r>
      <w:r w:rsidR="003B4BA6">
        <w:rPr>
          <w:noProof/>
        </w:rPr>
        <w:fldChar w:fldCharType="begin"/>
      </w:r>
      <w:r w:rsidR="003B4BA6">
        <w:rPr>
          <w:noProof/>
        </w:rPr>
        <w:instrText xml:space="preserve"> SEQ Figure \* ARABIC </w:instrText>
      </w:r>
      <w:r w:rsidR="003B4BA6">
        <w:rPr>
          <w:noProof/>
        </w:rPr>
        <w:fldChar w:fldCharType="separate"/>
      </w:r>
      <w:r w:rsidR="00E26C5B">
        <w:rPr>
          <w:noProof/>
        </w:rPr>
        <w:t>34</w:t>
      </w:r>
      <w:r w:rsidR="003B4BA6">
        <w:rPr>
          <w:noProof/>
        </w:rPr>
        <w:fldChar w:fldCharType="end"/>
      </w:r>
      <w:r w:rsidRPr="00851911">
        <w:t>: Diagram of Decoupled Model</w:t>
      </w:r>
    </w:p>
    <w:p w14:paraId="1286595D" w14:textId="77777777" w:rsidR="00851911" w:rsidRDefault="00851911" w:rsidP="00851911">
      <w:pPr>
        <w:keepNext/>
        <w:jc w:val="center"/>
      </w:pPr>
      <w:r>
        <w:rPr>
          <w:noProof/>
        </w:rPr>
        <w:drawing>
          <wp:inline distT="0" distB="0" distL="0" distR="0" wp14:anchorId="656D2644" wp14:editId="2761F744">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572000" cy="2084917"/>
                    </a:xfrm>
                    <a:prstGeom prst="rect">
                      <a:avLst/>
                    </a:prstGeom>
                  </pic:spPr>
                </pic:pic>
              </a:graphicData>
            </a:graphic>
          </wp:inline>
        </w:drawing>
      </w:r>
    </w:p>
    <w:p w14:paraId="471F0D64" w14:textId="77777777" w:rsidR="00851911" w:rsidRP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E26C5B">
        <w:rPr>
          <w:noProof/>
        </w:rPr>
        <w:t>35</w:t>
      </w:r>
      <w:r w:rsidR="003B4BA6">
        <w:rPr>
          <w:noProof/>
        </w:rPr>
        <w:fldChar w:fldCharType="end"/>
      </w:r>
      <w:r>
        <w:t>: Diagram of Coupled 2-DOF Model</w:t>
      </w:r>
    </w:p>
    <w:p w14:paraId="0D518F8C" w14:textId="77777777" w:rsidR="00851911" w:rsidRDefault="00851911" w:rsidP="00C274C6">
      <w:r>
        <w:t>None of the readily available FEM software packages had the capability to apply both time and spatially varying loads, therefore the simplified 2-DOF was used for this demonstration. The following plot compares the bridge response from this uncoupled analysis to that from the coupled vehicle-bridge model.</w:t>
      </w:r>
    </w:p>
    <w:p w14:paraId="0CFC95A6" w14:textId="77777777" w:rsidR="00700FD6" w:rsidRDefault="00851911" w:rsidP="00C274C6">
      <w:r w:rsidRPr="00851911">
        <w:rPr>
          <w:noProof/>
        </w:rPr>
        <w:lastRenderedPageBreak/>
        <w:drawing>
          <wp:inline distT="0" distB="0" distL="0" distR="0" wp14:anchorId="7457A924" wp14:editId="6200C82E">
            <wp:extent cx="5486400" cy="22508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5">
                      <a:extLst>
                        <a:ext uri="{28A0092B-C50C-407E-A947-70E740481C1C}">
                          <a14:useLocalDpi xmlns:a14="http://schemas.microsoft.com/office/drawing/2010/main" val="0"/>
                        </a:ext>
                      </a:extLst>
                    </a:blip>
                    <a:srcRect l="5036" r="8137"/>
                    <a:stretch/>
                  </pic:blipFill>
                  <pic:spPr bwMode="auto">
                    <a:xfrm>
                      <a:off x="0" y="0"/>
                      <a:ext cx="5486400" cy="2250887"/>
                    </a:xfrm>
                    <a:prstGeom prst="rect">
                      <a:avLst/>
                    </a:prstGeom>
                    <a:noFill/>
                    <a:ln>
                      <a:noFill/>
                    </a:ln>
                    <a:extLst>
                      <a:ext uri="{53640926-AAD7-44D8-BBD7-CCE9431645EC}">
                        <a14:shadowObscured xmlns:a14="http://schemas.microsoft.com/office/drawing/2010/main"/>
                      </a:ext>
                    </a:extLst>
                  </pic:spPr>
                </pic:pic>
              </a:graphicData>
            </a:graphic>
          </wp:inline>
        </w:drawing>
      </w:r>
    </w:p>
    <w:p w14:paraId="5105C617" w14:textId="77777777" w:rsidR="00AB3CB3" w:rsidRDefault="008B7CAE" w:rsidP="00C274C6">
      <w:r>
        <w:t>Despite the simplicity of the model used to obtain the above results, it is still effective at mode</w:t>
      </w:r>
      <w:r w:rsidR="00851911">
        <w:t>l</w:t>
      </w:r>
      <w:r>
        <w:t>ling the exchange of energy of two systems. As can be see</w:t>
      </w:r>
      <w:r w:rsidR="00B835AE">
        <w:t xml:space="preserve">n, decoupling the bridge and vehicle in simulations </w:t>
      </w:r>
      <w:r w:rsidR="00851911">
        <w:t xml:space="preserve">reduces the accuracy of the analysis and tends to overestimate </w:t>
      </w:r>
      <w:r w:rsidR="00B835AE">
        <w:t>the bridge response, especially at higher levels of amplification. It is therefore recommended that any simulation of bridges under vehicle crossings include the interaction of the two systems</w:t>
      </w:r>
      <w:r w:rsidR="00AB3CB3">
        <w:t>.</w:t>
      </w:r>
    </w:p>
    <w:p w14:paraId="658D3074" w14:textId="77777777" w:rsidR="0004731A" w:rsidRDefault="00D275D4" w:rsidP="00C274C6">
      <w:pPr>
        <w:pStyle w:val="Heading3"/>
      </w:pPr>
      <w:bookmarkStart w:id="18" w:name="_Toc536017955"/>
      <w:r>
        <w:t>Mecha</w:t>
      </w:r>
      <w:r w:rsidR="00535CE5">
        <w:t>nisms and Influential Attributes</w:t>
      </w:r>
      <w:bookmarkEnd w:id="18"/>
    </w:p>
    <w:p w14:paraId="7488B2A5" w14:textId="77777777"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therefore seeks to demonstrate and ch</w:t>
      </w:r>
      <w:r w:rsidR="009351C2">
        <w:t>aracterize the interdependency by first examining roadway profile which the case study showed to be critical to VBI and dynamic amplification.</w:t>
      </w:r>
    </w:p>
    <w:p w14:paraId="3B3A6259" w14:textId="77777777"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profile, the elevation change experience</w:t>
      </w:r>
      <w:r w:rsidR="00072B4C">
        <w:t>d</w:t>
      </w:r>
      <w:r>
        <w:t xml:space="preserve"> at the vehicle’s location </w:t>
      </w:r>
      <w:r w:rsidR="00793162">
        <w:t xml:space="preserve">is harmonic </w:t>
      </w:r>
      <w:r w:rsidR="00793162">
        <w:lastRenderedPageBreak/>
        <w:t xml:space="preserve">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14:paraId="49DBB44B" w14:textId="77777777" w:rsidR="00306CE6" w:rsidRDefault="00306CE6" w:rsidP="001C2928">
      <w:r w:rsidRPr="003B4A17">
        <w:t xml:space="preserve">Several </w:t>
      </w:r>
      <w:r w:rsidR="006F4F2E" w:rsidRPr="003B4A17">
        <w:t>simulations with a 3D FE</w:t>
      </w:r>
      <w:r w:rsidR="00FB23C2">
        <w:t xml:space="preserve"> </w:t>
      </w:r>
      <w:r w:rsidR="006F4F2E" w:rsidRPr="003B4A17">
        <w:t>model</w:t>
      </w:r>
      <w:r w:rsidR="00FB23C2">
        <w:t xml:space="preserve"> (140ft; single-span)</w:t>
      </w:r>
      <w:r w:rsidR="00FB23C2" w:rsidRPr="003B4A17">
        <w:t xml:space="preserve"> </w:t>
      </w:r>
      <w:r w:rsidR="006F4F2E" w:rsidRPr="003B4A17">
        <w:t xml:space="preserve">were performed for a sinusoidal profile with </w:t>
      </w:r>
      <w:r w:rsidR="003B4A17" w:rsidRPr="003B4A17">
        <w:t>30-foot</w:t>
      </w:r>
      <w:r w:rsidR="006F4F2E" w:rsidRPr="003B4A17">
        <w:t xml:space="preserve"> wavelength and ½ in. amplitude. </w:t>
      </w:r>
      <w:r w:rsidR="003B4A17">
        <w:t xml:space="preserve">The bridge model had the first and second natural frequencies between 2.2 and 2.5 Hz, while </w:t>
      </w:r>
      <w:r w:rsidR="00FB23C2">
        <w:t>the first natural frequency</w:t>
      </w:r>
      <w:r w:rsidR="003B4A17">
        <w:t xml:space="preserve"> of the vehicle model was 2.8 Hz. </w:t>
      </w:r>
      <w:r w:rsidR="006F4F2E">
        <w:t xml:space="preserve">The plot below shows the peak vehicle and bridge response at different vehicle speeds and the resulting forcing frequencies. It is no surprise that the peak responses occur at speeds that induce a forcing frequency that matches their respective natural frequency. </w:t>
      </w:r>
    </w:p>
    <w:p w14:paraId="0CA0716C" w14:textId="77777777" w:rsidR="0038514E" w:rsidRDefault="0038514E" w:rsidP="0038514E">
      <w:pPr>
        <w:jc w:val="center"/>
      </w:pPr>
      <w:r>
        <w:rPr>
          <w:noProof/>
        </w:rPr>
        <w:drawing>
          <wp:inline distT="0" distB="0" distL="0" distR="0" wp14:anchorId="530C8186" wp14:editId="21D1D257">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022BFD5A" w14:textId="77777777" w:rsidR="003B4A17" w:rsidRDefault="003B4A17" w:rsidP="003B4A17">
      <w:r>
        <w:t>The bridge displacement amplification is calculated by dividing the maximum midspan displacement by the</w:t>
      </w:r>
      <w:r w:rsidR="00FB23C2">
        <w:t xml:space="preserve"> </w:t>
      </w:r>
      <w:r>
        <w:t xml:space="preserve">static </w:t>
      </w:r>
      <w:r w:rsidR="00FB23C2">
        <w:t>bridge displacement</w:t>
      </w:r>
      <w:r>
        <w:t xml:space="preserve">. The vehicle contact force amplification is calculated by dividing the maximum contact force by the vehicle’s weight. </w:t>
      </w:r>
    </w:p>
    <w:p w14:paraId="6CA31340" w14:textId="77777777" w:rsidR="003B4A17" w:rsidRDefault="003B4A17" w:rsidP="001C2928"/>
    <w:p w14:paraId="472668E0" w14:textId="77777777" w:rsidR="00851911" w:rsidRDefault="00851911" w:rsidP="00851911">
      <w:pPr>
        <w:pStyle w:val="Heading4"/>
      </w:pPr>
      <w:r>
        <w:lastRenderedPageBreak/>
        <w:t>Multi-dimensional parametric study</w:t>
      </w:r>
    </w:p>
    <w:p w14:paraId="27923610" w14:textId="77777777" w:rsidR="006F4F2E" w:rsidRDefault="006F4F2E" w:rsidP="001C2928">
      <w:r>
        <w:t xml:space="preserve">Additional simulation was performed with the simplified state-space model. Vehicle stiffness was varied to produce vehicle models with natural frequencies ranging from </w:t>
      </w:r>
      <w:r w:rsidR="00851911">
        <w:t>2</w:t>
      </w:r>
      <w:r>
        <w:t xml:space="preserve"> to 5 Hz. Bridge stiffness was also varied to produce bridge </w:t>
      </w:r>
      <w:r w:rsidR="00EC5BDD">
        <w:t xml:space="preserve">models with natural frequencies of the same range. Simulations were performed </w:t>
      </w:r>
      <w:r w:rsidR="00851911">
        <w:t>with the same harmonic profile with a wavelength of 30 ft. V</w:t>
      </w:r>
      <w:r w:rsidR="00EC5BDD">
        <w:t xml:space="preserve">ehicle speeds </w:t>
      </w:r>
      <w:r w:rsidR="00851911">
        <w:t xml:space="preserve">ranged from 540 to 2400 in/sec (10-136 mph) </w:t>
      </w:r>
      <w:r w:rsidR="00EC5BDD">
        <w:t>to produce forcing frequencies between 1</w:t>
      </w:r>
      <w:r w:rsidR="00851911">
        <w:t>.5</w:t>
      </w:r>
      <w:r w:rsidR="00EC5BDD">
        <w:t xml:space="preserve"> and</w:t>
      </w:r>
      <w:r w:rsidR="00FD0197">
        <w:t xml:space="preserve"> 6.7 </w:t>
      </w:r>
      <w:r w:rsidR="00EC5BDD">
        <w:t xml:space="preserve">Hz. </w:t>
      </w:r>
    </w:p>
    <w:tbl>
      <w:tblPr>
        <w:tblW w:w="7235" w:type="dxa"/>
        <w:jc w:val="center"/>
        <w:tblLook w:val="04A0" w:firstRow="1" w:lastRow="0" w:firstColumn="1" w:lastColumn="0" w:noHBand="0" w:noVBand="1"/>
      </w:tblPr>
      <w:tblGrid>
        <w:gridCol w:w="1643"/>
        <w:gridCol w:w="1158"/>
        <w:gridCol w:w="1158"/>
        <w:gridCol w:w="1158"/>
        <w:gridCol w:w="1158"/>
        <w:gridCol w:w="960"/>
      </w:tblGrid>
      <w:tr w:rsidR="00851911" w:rsidRPr="00851911" w14:paraId="4C28A567" w14:textId="77777777" w:rsidTr="00851911">
        <w:trPr>
          <w:trHeight w:val="288"/>
          <w:jc w:val="center"/>
        </w:trPr>
        <w:tc>
          <w:tcPr>
            <w:tcW w:w="1643" w:type="dxa"/>
            <w:tcBorders>
              <w:top w:val="nil"/>
              <w:left w:val="nil"/>
              <w:bottom w:val="nil"/>
              <w:right w:val="single" w:sz="4" w:space="0" w:color="auto"/>
            </w:tcBorders>
            <w:shd w:val="clear" w:color="auto" w:fill="auto"/>
            <w:noWrap/>
            <w:vAlign w:val="bottom"/>
            <w:hideMark/>
          </w:tcPr>
          <w:p w14:paraId="2F30D1BD" w14:textId="77777777" w:rsidR="00851911" w:rsidRPr="00851911" w:rsidRDefault="00851911" w:rsidP="00851911">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B15E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1BB41B6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678B37C5"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62E7711B"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14:paraId="63EB1244" w14:textId="77777777" w:rsidR="00851911" w:rsidRPr="00851911" w:rsidRDefault="00851911" w:rsidP="00851911">
            <w:pPr>
              <w:pStyle w:val="squish"/>
              <w:rPr>
                <w:rFonts w:ascii="Calibri" w:hAnsi="Calibri" w:cs="Calibri"/>
                <w:color w:val="000000"/>
              </w:rPr>
            </w:pPr>
          </w:p>
        </w:tc>
      </w:tr>
      <w:tr w:rsidR="00851911" w:rsidRPr="00851911" w14:paraId="20623D82" w14:textId="77777777" w:rsidTr="00851911">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E2D1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DF3DE6A"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5FA837F0"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5376CB3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F5E5BA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1EE5C9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ft</w:t>
            </w:r>
          </w:p>
        </w:tc>
      </w:tr>
      <w:tr w:rsidR="00851911" w:rsidRPr="00851911" w14:paraId="589BA302" w14:textId="77777777"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73DE705A"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37891B8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21F1634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447B84B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519E86F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14:paraId="49ABA311" w14:textId="77777777"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14:paraId="3F0E5495" w14:textId="77777777" w:rsidTr="00851911">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65C969C7"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7AEBE04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46077CE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284F687C"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9682A3A"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14:paraId="7C28A9FD"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51911" w:rsidRPr="00851911" w14:paraId="0ECB3D61" w14:textId="77777777"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23CFB3C5" w14:textId="77777777"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723045A9"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40ED4DF8"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6AD4FA6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79672E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31C2873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14:paraId="2C2C13A8" w14:textId="77777777" w:rsidTr="00851911">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14:paraId="25FE5C46" w14:textId="77777777" w:rsidR="00851911" w:rsidRPr="00851911" w:rsidRDefault="00851911" w:rsidP="00851911">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14:paraId="2A26BF7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14:paraId="2B8B665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14:paraId="1DE1B6A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14:paraId="7727F99B"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539F953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14:paraId="31FAE21C" w14:textId="77777777" w:rsidR="00851911" w:rsidRDefault="00851911" w:rsidP="001C2928"/>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51911" w:rsidRPr="00851911" w14:paraId="03EF56F4" w14:textId="77777777" w:rsidTr="00851911">
        <w:trPr>
          <w:trHeight w:val="288"/>
          <w:jc w:val="center"/>
        </w:trPr>
        <w:tc>
          <w:tcPr>
            <w:tcW w:w="1643" w:type="dxa"/>
            <w:tcBorders>
              <w:bottom w:val="single" w:sz="4" w:space="0" w:color="auto"/>
            </w:tcBorders>
            <w:shd w:val="clear" w:color="auto" w:fill="auto"/>
            <w:noWrap/>
            <w:vAlign w:val="bottom"/>
            <w:hideMark/>
          </w:tcPr>
          <w:p w14:paraId="00C109FE" w14:textId="77777777" w:rsidR="00851911" w:rsidRPr="00851911" w:rsidRDefault="00851911" w:rsidP="00851911">
            <w:pPr>
              <w:pStyle w:val="squish"/>
            </w:pPr>
          </w:p>
        </w:tc>
        <w:tc>
          <w:tcPr>
            <w:tcW w:w="960" w:type="dxa"/>
            <w:tcBorders>
              <w:top w:val="single" w:sz="4" w:space="0" w:color="auto"/>
              <w:bottom w:val="single" w:sz="4" w:space="0" w:color="auto"/>
            </w:tcBorders>
            <w:shd w:val="clear" w:color="auto" w:fill="auto"/>
            <w:noWrap/>
            <w:vAlign w:val="bottom"/>
            <w:hideMark/>
          </w:tcPr>
          <w:p w14:paraId="08A9032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14:paraId="56E9E91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14:paraId="66A1315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14:paraId="50EE244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14:paraId="5AF1A90E" w14:textId="77777777" w:rsidR="00851911" w:rsidRPr="00851911" w:rsidRDefault="00851911" w:rsidP="00851911">
            <w:pPr>
              <w:pStyle w:val="squish"/>
              <w:rPr>
                <w:rFonts w:ascii="Calibri" w:hAnsi="Calibri" w:cs="Calibri"/>
                <w:color w:val="000000"/>
              </w:rPr>
            </w:pPr>
          </w:p>
        </w:tc>
      </w:tr>
      <w:tr w:rsidR="00851911" w:rsidRPr="00851911" w14:paraId="246B9EB8"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0FE7927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14:paraId="41EA2E6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14:paraId="50020898"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14:paraId="7910826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14:paraId="096701A2"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4FB66C75" w14:textId="77777777"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51911" w:rsidRPr="00851911" w14:paraId="47EFBEC7"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4FB4C6FE"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14:paraId="6542E96B"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14:paraId="5301A455"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14:paraId="010A316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14:paraId="7F157B01"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761CBF9C" w14:textId="77777777" w:rsidR="00851911" w:rsidRPr="00851911" w:rsidRDefault="00851911" w:rsidP="00851911">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51911" w:rsidRPr="00851911" w14:paraId="18FB100A"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5376C2EA" w14:textId="77777777" w:rsidR="00851911" w:rsidRPr="00851911" w:rsidRDefault="00851911" w:rsidP="00851911">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14:paraId="0E20770F"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14:paraId="0E842B15"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14:paraId="7F7573AE"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14:paraId="57E3DD1C"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5BA66199"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 </w:t>
            </w:r>
          </w:p>
        </w:tc>
      </w:tr>
      <w:tr w:rsidR="00851911" w:rsidRPr="00851911" w14:paraId="54B4A14A" w14:textId="77777777" w:rsidTr="00851911">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14:paraId="72A300DC" w14:textId="77777777" w:rsidR="00851911" w:rsidRPr="00851911" w:rsidRDefault="00851911" w:rsidP="00851911">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14:paraId="7264DEB9"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14:paraId="22C14124"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14:paraId="6AECC523"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14:paraId="1853BF5C"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14:paraId="5FE0F8C6" w14:textId="77777777" w:rsidR="00851911" w:rsidRPr="00851911" w:rsidRDefault="00851911" w:rsidP="00851911">
            <w:pPr>
              <w:pStyle w:val="squish"/>
              <w:rPr>
                <w:rFonts w:ascii="Calibri" w:hAnsi="Calibri" w:cs="Calibri"/>
                <w:color w:val="000000"/>
              </w:rPr>
            </w:pPr>
            <w:r w:rsidRPr="00851911">
              <w:rPr>
                <w:rFonts w:ascii="Calibri" w:hAnsi="Calibri" w:cs="Calibri"/>
                <w:color w:val="000000"/>
              </w:rPr>
              <w:t>Hz</w:t>
            </w:r>
          </w:p>
        </w:tc>
      </w:tr>
    </w:tbl>
    <w:p w14:paraId="309C7A29" w14:textId="77777777" w:rsidR="00851911" w:rsidRDefault="00851911" w:rsidP="001C2928"/>
    <w:p w14:paraId="7E074E68" w14:textId="77777777" w:rsidR="00851911" w:rsidRDefault="00851911" w:rsidP="001C2928">
      <w:r>
        <w:t>The following plot summarizes the results of this parametric study.</w:t>
      </w:r>
    </w:p>
    <w:tbl>
      <w:tblPr>
        <w:tblStyle w:val="TableGrid"/>
        <w:tblW w:w="8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51911" w14:paraId="2C181182" w14:textId="77777777" w:rsidTr="00851911">
        <w:trPr>
          <w:cantSplit/>
          <w:trHeight w:val="1134"/>
        </w:trPr>
        <w:tc>
          <w:tcPr>
            <w:tcW w:w="455" w:type="dxa"/>
            <w:textDirection w:val="btLr"/>
            <w:vAlign w:val="center"/>
          </w:tcPr>
          <w:p w14:paraId="7957F1FA" w14:textId="77777777" w:rsidR="00851911" w:rsidRDefault="00851911" w:rsidP="00851911">
            <w:pPr>
              <w:pStyle w:val="squish"/>
              <w:ind w:left="113" w:right="113"/>
              <w:jc w:val="center"/>
            </w:pPr>
            <w:r>
              <w:lastRenderedPageBreak/>
              <w:t>Bridge Displacement Amplification</w:t>
            </w:r>
          </w:p>
        </w:tc>
        <w:tc>
          <w:tcPr>
            <w:tcW w:w="7830" w:type="dxa"/>
            <w:gridSpan w:val="2"/>
          </w:tcPr>
          <w:p w14:paraId="3DEAE9F3" w14:textId="77777777" w:rsidR="00851911" w:rsidRDefault="00851911" w:rsidP="00851911">
            <w:pPr>
              <w:pStyle w:val="squish"/>
            </w:pPr>
            <w:r w:rsidRPr="00851911">
              <w:rPr>
                <w:noProof/>
              </w:rPr>
              <w:drawing>
                <wp:inline distT="0" distB="0" distL="0" distR="0" wp14:anchorId="097F1339" wp14:editId="6B112D59">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7">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14:paraId="781DD8EE" w14:textId="77777777" w:rsidR="00851911" w:rsidRDefault="00851911" w:rsidP="00851911">
            <w:pPr>
              <w:pStyle w:val="squish"/>
              <w:ind w:left="113" w:right="113"/>
              <w:jc w:val="center"/>
            </w:pPr>
            <w:r>
              <w:t>Vehicle Contact Force Amplification</w:t>
            </w:r>
          </w:p>
        </w:tc>
      </w:tr>
      <w:tr w:rsidR="00851911" w14:paraId="6C7CB98D" w14:textId="77777777" w:rsidTr="00851911">
        <w:trPr>
          <w:trHeight w:val="575"/>
        </w:trPr>
        <w:tc>
          <w:tcPr>
            <w:tcW w:w="455" w:type="dxa"/>
          </w:tcPr>
          <w:p w14:paraId="32646332" w14:textId="77777777" w:rsidR="00851911" w:rsidRDefault="00851911" w:rsidP="00851911">
            <w:pPr>
              <w:pStyle w:val="squish"/>
            </w:pPr>
          </w:p>
        </w:tc>
        <w:tc>
          <w:tcPr>
            <w:tcW w:w="5760" w:type="dxa"/>
          </w:tcPr>
          <w:p w14:paraId="503E4D21" w14:textId="77777777" w:rsidR="00851911" w:rsidRDefault="00851911" w:rsidP="00851911">
            <w:pPr>
              <w:pStyle w:val="squish"/>
              <w:ind w:right="816"/>
              <w:jc w:val="right"/>
            </w:pPr>
            <w:r>
              <w:t>Forcing Frequency (Hz)</w:t>
            </w:r>
          </w:p>
        </w:tc>
        <w:tc>
          <w:tcPr>
            <w:tcW w:w="2455" w:type="dxa"/>
            <w:gridSpan w:val="2"/>
          </w:tcPr>
          <w:p w14:paraId="0121CE46" w14:textId="77777777" w:rsidR="00851911" w:rsidRDefault="00851911" w:rsidP="00851911">
            <w:pPr>
              <w:pStyle w:val="squish"/>
            </w:pPr>
            <w:r>
              <w:rPr>
                <w:noProof/>
              </w:rPr>
              <w:drawing>
                <wp:anchor distT="0" distB="0" distL="114300" distR="114300" simplePos="0" relativeHeight="251661312" behindDoc="1" locked="0" layoutInCell="1" allowOverlap="1" wp14:anchorId="0D059FA7" wp14:editId="2BCA87EF">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14:paraId="08F2FA65" w14:textId="77777777" w:rsidR="00851911" w:rsidRDefault="00851911" w:rsidP="00851911">
            <w:pPr>
              <w:pStyle w:val="squish"/>
            </w:pPr>
            <w:r>
              <w:t>Vehicle Response</w:t>
            </w:r>
          </w:p>
        </w:tc>
      </w:tr>
    </w:tbl>
    <w:p w14:paraId="07E738CB" w14:textId="77777777" w:rsidR="003B4A17" w:rsidRDefault="00851911" w:rsidP="003B4A17">
      <w:r>
        <w:t xml:space="preserve">In the preceding figure the amplification of bridge and vehicle responses is plotted. </w:t>
      </w:r>
      <w:r w:rsidR="003B4A17">
        <w:t>The bridge displacement amplification is calculated by dividing the maximum midspan displacement by the static response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742" w14:paraId="6FCB607A" w14:textId="77777777" w:rsidTr="00586742">
        <w:tc>
          <w:tcPr>
            <w:tcW w:w="7776" w:type="dxa"/>
            <w:vAlign w:val="center"/>
          </w:tcPr>
          <w:p w14:paraId="4C7A8874" w14:textId="77777777" w:rsidR="00586742" w:rsidRPr="00CB0CF3" w:rsidRDefault="009D0963" w:rsidP="00586742">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14:paraId="13D1B9A3" w14:textId="77777777" w:rsidR="00586742" w:rsidRPr="00BD6DB7" w:rsidRDefault="00586742" w:rsidP="00586742">
            <w:pPr>
              <w:pStyle w:val="EquationCaptions"/>
            </w:pPr>
            <w:r>
              <w:t>(</w:t>
            </w:r>
            <w:r w:rsidR="00FF3A1C">
              <w:rPr>
                <w:noProof/>
              </w:rPr>
              <w:fldChar w:fldCharType="begin"/>
            </w:r>
            <w:r w:rsidR="00FF3A1C">
              <w:rPr>
                <w:noProof/>
              </w:rPr>
              <w:instrText xml:space="preserve"> SEQ Equation \* ARABIC </w:instrText>
            </w:r>
            <w:r w:rsidR="00FF3A1C">
              <w:rPr>
                <w:noProof/>
              </w:rPr>
              <w:fldChar w:fldCharType="separate"/>
            </w:r>
            <w:r w:rsidR="003252B6">
              <w:rPr>
                <w:noProof/>
              </w:rPr>
              <w:t>3</w:t>
            </w:r>
            <w:r w:rsidR="00FF3A1C">
              <w:rPr>
                <w:noProof/>
              </w:rPr>
              <w:fldChar w:fldCharType="end"/>
            </w:r>
            <w:r>
              <w:t>)</w:t>
            </w:r>
          </w:p>
        </w:tc>
      </w:tr>
    </w:tbl>
    <w:p w14:paraId="68412659" w14:textId="77777777" w:rsidR="00851911" w:rsidRDefault="003B4A17" w:rsidP="003B4A17">
      <w:r>
        <w:t xml:space="preserve">The vehicle contact force amplification is calculated by dividing the maximum contact force by the static force of the vehicle which is merely the vehicle’s weight. </w:t>
      </w:r>
    </w:p>
    <w:p w14:paraId="26691241" w14:textId="77777777"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that of</w:t>
      </w:r>
      <w:r>
        <w:t xml:space="preserve"> </w:t>
      </w:r>
      <w:r w:rsidR="007C0FDD">
        <w:t xml:space="preserve">the </w:t>
      </w:r>
      <w:r>
        <w:t>vehicle, and the bridge is most excited when the profile forcing frequency matches its own natural frequency and that of the vehicle.</w:t>
      </w:r>
    </w:p>
    <w:p w14:paraId="27EE0D00" w14:textId="77777777" w:rsidR="00900772" w:rsidRDefault="00EC5BDD" w:rsidP="001C2928">
      <w:r>
        <w:lastRenderedPageBreak/>
        <w:t xml:space="preserve">However even </w:t>
      </w:r>
      <w:r w:rsidR="007C0FDD">
        <w:t>a</w:t>
      </w:r>
      <w:r>
        <w:t xml:space="preserve"> harmonic profile cannot be entirely described by its frequency content</w:t>
      </w:r>
      <w:r w:rsidR="00273C10">
        <w:t xml:space="preserve"> alone</w:t>
      </w:r>
      <w:r>
        <w:t xml:space="preserve">.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851911">
        <w:t xml:space="preserve">Simulations were performed with a 3D FE model of a bridge with 140 ft. span length and profiles created according to ISO 8608 standards </w:t>
      </w:r>
      <w:bookmarkStart w:id="19" w:name="_Hlk1661563"/>
      <w:r w:rsidR="00851911">
        <w:t>(C</w:t>
      </w:r>
      <w:r w:rsidR="00851911" w:rsidRPr="00851911">
        <w:rPr>
          <w:vertAlign w:val="subscript"/>
        </w:rPr>
        <w:t>10</w:t>
      </w:r>
      <w:r w:rsidR="00851911">
        <w:t xml:space="preserve"> = 300; w = -2)</w:t>
      </w:r>
      <w:bookmarkEnd w:id="19"/>
      <w:r w:rsidR="00851911">
        <w:t>.</w:t>
      </w:r>
    </w:p>
    <w:p w14:paraId="7275741E" w14:textId="77777777" w:rsidR="00851911" w:rsidRDefault="00851911" w:rsidP="00851911">
      <w:pPr>
        <w:keepNext/>
        <w:jc w:val="center"/>
      </w:pPr>
      <w:r>
        <w:rPr>
          <w:noProof/>
        </w:rPr>
        <w:drawing>
          <wp:inline distT="0" distB="0" distL="0" distR="0" wp14:anchorId="13CDB37E" wp14:editId="556BB02E">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1EF488CE" w14:textId="77777777" w:rsidR="00851911" w:rsidRDefault="00851911" w:rsidP="00851911">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E26C5B">
        <w:rPr>
          <w:noProof/>
        </w:rPr>
        <w:t>36</w:t>
      </w:r>
      <w:r w:rsidR="003B4BA6">
        <w:rPr>
          <w:noProof/>
        </w:rPr>
        <w:fldChar w:fldCharType="end"/>
      </w:r>
      <w:r>
        <w:t>: Bridge displacement for profiles with different phase distribution</w:t>
      </w:r>
    </w:p>
    <w:p w14:paraId="2630FB83" w14:textId="77777777" w:rsidR="00851911" w:rsidRDefault="00851911" w:rsidP="00851911">
      <w:r>
        <w:t xml:space="preserve">As can be seen, two profiles with identical frequency content but different phase angle distribution </w:t>
      </w:r>
      <w:r w:rsidR="00586742">
        <w:t>will cause different</w:t>
      </w:r>
      <w:r>
        <w:t xml:space="preserve"> bridge response</w:t>
      </w:r>
      <w:r w:rsidR="00586742">
        <w:t>s</w:t>
      </w:r>
      <w:r>
        <w:t>.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w:t>
      </w:r>
      <w:r w:rsidR="00922F31">
        <w:t>in</w:t>
      </w:r>
      <w:r>
        <w:t xml:space="preserve"> increments of 5 feet. </w:t>
      </w:r>
    </w:p>
    <w:p w14:paraId="402D9EAA" w14:textId="77777777" w:rsidR="00851911" w:rsidRDefault="00851911" w:rsidP="00FD0197">
      <w:pPr>
        <w:jc w:val="center"/>
      </w:pPr>
      <w:r w:rsidRPr="00851911">
        <w:rPr>
          <w:noProof/>
        </w:rPr>
        <w:lastRenderedPageBreak/>
        <w:drawing>
          <wp:inline distT="0" distB="0" distL="0" distR="0" wp14:anchorId="1F52B286" wp14:editId="4297820A">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14:paraId="312CC3F0" w14:textId="77777777" w:rsidR="00793162" w:rsidRDefault="00586742" w:rsidP="001C2928">
      <w:r>
        <w:t xml:space="preserve">As can be seen in the plot above, the bridge response varies greatly by just adjusting the position of the profile on the bridge. </w:t>
      </w:r>
      <w:r w:rsidR="00EC5BDD">
        <w:t>Furthermore, most real profile</w:t>
      </w:r>
      <w:r w:rsidR="007C0FDD">
        <w:t>s are not harmonic</w:t>
      </w:r>
      <w:r w:rsidR="00EC5BDD">
        <w:t xml:space="preserve"> but rather have many transient features. </w:t>
      </w:r>
      <w:r w:rsidR="00900772">
        <w:t xml:space="preserve">Profiles that contain features with large wavelengths that result in forcing frequencies </w:t>
      </w:r>
      <w:proofErr w:type="gramStart"/>
      <w:r w:rsidR="00900772">
        <w:t>similar to</w:t>
      </w:r>
      <w:proofErr w:type="gramEnd"/>
      <w:r w:rsidR="00900772">
        <w:t xml:space="preserve">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14:paraId="1D65A269" w14:textId="77777777"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14:paraId="5F144FEA" w14:textId="77777777"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14:paraId="294A9F92" w14:textId="77777777" w:rsidR="00A45417" w:rsidRDefault="00A45417" w:rsidP="00A45417">
      <w:pPr>
        <w:pStyle w:val="ListParagraph"/>
        <w:numPr>
          <w:ilvl w:val="0"/>
          <w:numId w:val="6"/>
        </w:numPr>
      </w:pPr>
      <w:r>
        <w:t>Higher vehicle mass increases dynamic amplification while vehicle damping helps to reduce amplification</w:t>
      </w:r>
      <w:r w:rsidR="009351C2">
        <w:t>.</w:t>
      </w:r>
    </w:p>
    <w:p w14:paraId="2ED87C88" w14:textId="77777777" w:rsidR="009351C2" w:rsidRDefault="009351C2" w:rsidP="00A45417">
      <w:pPr>
        <w:pStyle w:val="ListParagraph"/>
        <w:numPr>
          <w:ilvl w:val="0"/>
          <w:numId w:val="6"/>
        </w:numPr>
      </w:pPr>
      <w:r>
        <w:t>Higher vehicle speed leads to increased dynamic amplification.</w:t>
      </w:r>
    </w:p>
    <w:p w14:paraId="422E34BD" w14:textId="77777777" w:rsidR="00A45417" w:rsidRDefault="00A45417" w:rsidP="00A45417">
      <w:pPr>
        <w:pStyle w:val="ListParagraph"/>
        <w:numPr>
          <w:ilvl w:val="0"/>
          <w:numId w:val="6"/>
        </w:numPr>
      </w:pPr>
      <w:r>
        <w:t xml:space="preserve">Longer bridge length results in </w:t>
      </w:r>
      <w:r w:rsidR="009351C2">
        <w:t xml:space="preserve">a longer </w:t>
      </w:r>
      <w:proofErr w:type="gramStart"/>
      <w:r w:rsidR="009351C2">
        <w:t>period of time</w:t>
      </w:r>
      <w:proofErr w:type="gramEnd"/>
      <w:r w:rsidR="009351C2">
        <w:t xml:space="preserve"> for which the vehicle is present on the bridge and may therefore result in greater dynamic amplification. </w:t>
      </w:r>
    </w:p>
    <w:p w14:paraId="01AA0D82" w14:textId="77777777" w:rsidR="009351C2" w:rsidRDefault="009351C2" w:rsidP="009351C2">
      <w:r>
        <w:t xml:space="preserve">Anything further than these generalizations requires simulation of vehicle-bridge interaction with the specific profile or direct measurement by field experiment. </w:t>
      </w:r>
    </w:p>
    <w:sectPr w:rsidR="009351C2"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B1881" w14:textId="77777777" w:rsidR="00992C21" w:rsidRDefault="00992C21" w:rsidP="004C7F36">
      <w:pPr>
        <w:spacing w:before="0" w:line="240" w:lineRule="auto"/>
      </w:pPr>
      <w:r>
        <w:separator/>
      </w:r>
    </w:p>
  </w:endnote>
  <w:endnote w:type="continuationSeparator" w:id="0">
    <w:p w14:paraId="4C946EE9" w14:textId="77777777" w:rsidR="00992C21" w:rsidRDefault="00992C21"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9D0963" w:rsidRDefault="009D0963">
    <w:pPr>
      <w:pStyle w:val="Footer"/>
      <w:jc w:val="right"/>
    </w:pPr>
  </w:p>
  <w:p w14:paraId="780C2357" w14:textId="77777777" w:rsidR="009D0963" w:rsidRDefault="009D09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5FC95" w14:textId="77777777" w:rsidR="00992C21" w:rsidRDefault="00992C21" w:rsidP="004C7F36">
      <w:pPr>
        <w:spacing w:before="0" w:line="240" w:lineRule="auto"/>
      </w:pPr>
      <w:r>
        <w:separator/>
      </w:r>
    </w:p>
  </w:footnote>
  <w:footnote w:type="continuationSeparator" w:id="0">
    <w:p w14:paraId="6864DCBC" w14:textId="77777777" w:rsidR="00992C21" w:rsidRDefault="00992C21"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9D0963" w:rsidRDefault="009D0963">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9D0963" w:rsidRDefault="009D09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9"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1"/>
  </w:num>
  <w:num w:numId="3">
    <w:abstractNumId w:val="23"/>
  </w:num>
  <w:num w:numId="4">
    <w:abstractNumId w:val="15"/>
  </w:num>
  <w:num w:numId="5">
    <w:abstractNumId w:val="9"/>
  </w:num>
  <w:num w:numId="6">
    <w:abstractNumId w:val="20"/>
  </w:num>
  <w:num w:numId="7">
    <w:abstractNumId w:val="5"/>
  </w:num>
  <w:num w:numId="8">
    <w:abstractNumId w:val="2"/>
  </w:num>
  <w:num w:numId="9">
    <w:abstractNumId w:val="0"/>
  </w:num>
  <w:num w:numId="10">
    <w:abstractNumId w:val="6"/>
  </w:num>
  <w:num w:numId="11">
    <w:abstractNumId w:val="18"/>
  </w:num>
  <w:num w:numId="12">
    <w:abstractNumId w:val="1"/>
  </w:num>
  <w:num w:numId="13">
    <w:abstractNumId w:val="17"/>
  </w:num>
  <w:num w:numId="14">
    <w:abstractNumId w:val="3"/>
  </w:num>
  <w:num w:numId="15">
    <w:abstractNumId w:val="13"/>
  </w:num>
  <w:num w:numId="16">
    <w:abstractNumId w:val="14"/>
  </w:num>
  <w:num w:numId="17">
    <w:abstractNumId w:val="11"/>
  </w:num>
  <w:num w:numId="18">
    <w:abstractNumId w:val="8"/>
  </w:num>
  <w:num w:numId="19">
    <w:abstractNumId w:val="4"/>
  </w:num>
  <w:num w:numId="20">
    <w:abstractNumId w:val="10"/>
  </w:num>
  <w:num w:numId="21">
    <w:abstractNumId w:val="7"/>
  </w:num>
  <w:num w:numId="22">
    <w:abstractNumId w:val="19"/>
  </w:num>
  <w:num w:numId="23">
    <w:abstractNumId w:val="22"/>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E3DC1"/>
    <w:rsid w:val="000F0C46"/>
    <w:rsid w:val="000F5F05"/>
    <w:rsid w:val="000F6CE4"/>
    <w:rsid w:val="001012A8"/>
    <w:rsid w:val="0010412A"/>
    <w:rsid w:val="001069EE"/>
    <w:rsid w:val="001071A1"/>
    <w:rsid w:val="001076AD"/>
    <w:rsid w:val="00110E0E"/>
    <w:rsid w:val="00120A9A"/>
    <w:rsid w:val="00121D48"/>
    <w:rsid w:val="00122204"/>
    <w:rsid w:val="00123564"/>
    <w:rsid w:val="001321BA"/>
    <w:rsid w:val="00133338"/>
    <w:rsid w:val="00140FB4"/>
    <w:rsid w:val="00145839"/>
    <w:rsid w:val="0014797F"/>
    <w:rsid w:val="00155E45"/>
    <w:rsid w:val="001561B3"/>
    <w:rsid w:val="001606F9"/>
    <w:rsid w:val="0016108C"/>
    <w:rsid w:val="00165950"/>
    <w:rsid w:val="00166DBE"/>
    <w:rsid w:val="00170818"/>
    <w:rsid w:val="00170A6F"/>
    <w:rsid w:val="00171EB0"/>
    <w:rsid w:val="00172635"/>
    <w:rsid w:val="0017600A"/>
    <w:rsid w:val="001812F8"/>
    <w:rsid w:val="00182439"/>
    <w:rsid w:val="00183813"/>
    <w:rsid w:val="00194824"/>
    <w:rsid w:val="001958A7"/>
    <w:rsid w:val="001A2036"/>
    <w:rsid w:val="001B71BD"/>
    <w:rsid w:val="001C2928"/>
    <w:rsid w:val="001C4A01"/>
    <w:rsid w:val="001D2139"/>
    <w:rsid w:val="001D649C"/>
    <w:rsid w:val="001D67B1"/>
    <w:rsid w:val="001E1C9D"/>
    <w:rsid w:val="001E51B5"/>
    <w:rsid w:val="001F521D"/>
    <w:rsid w:val="001F5A19"/>
    <w:rsid w:val="002023DC"/>
    <w:rsid w:val="00203632"/>
    <w:rsid w:val="00204F71"/>
    <w:rsid w:val="002202D6"/>
    <w:rsid w:val="00235597"/>
    <w:rsid w:val="00241D2A"/>
    <w:rsid w:val="002459A6"/>
    <w:rsid w:val="00246EFB"/>
    <w:rsid w:val="00254727"/>
    <w:rsid w:val="00255BD4"/>
    <w:rsid w:val="00266CAE"/>
    <w:rsid w:val="00273B17"/>
    <w:rsid w:val="00273C10"/>
    <w:rsid w:val="00277AE6"/>
    <w:rsid w:val="00280D54"/>
    <w:rsid w:val="00282282"/>
    <w:rsid w:val="00292164"/>
    <w:rsid w:val="002935D4"/>
    <w:rsid w:val="002937D5"/>
    <w:rsid w:val="002A4073"/>
    <w:rsid w:val="002B07C3"/>
    <w:rsid w:val="002B15E8"/>
    <w:rsid w:val="002B361B"/>
    <w:rsid w:val="002B4B3F"/>
    <w:rsid w:val="002C496C"/>
    <w:rsid w:val="002D3414"/>
    <w:rsid w:val="002D7305"/>
    <w:rsid w:val="002E15BF"/>
    <w:rsid w:val="002E3D38"/>
    <w:rsid w:val="002E71DE"/>
    <w:rsid w:val="002F237C"/>
    <w:rsid w:val="00302F4B"/>
    <w:rsid w:val="00306CE6"/>
    <w:rsid w:val="00311051"/>
    <w:rsid w:val="0032001F"/>
    <w:rsid w:val="003252B6"/>
    <w:rsid w:val="00336127"/>
    <w:rsid w:val="003406F7"/>
    <w:rsid w:val="00345155"/>
    <w:rsid w:val="003508D9"/>
    <w:rsid w:val="0035305B"/>
    <w:rsid w:val="00353946"/>
    <w:rsid w:val="00356385"/>
    <w:rsid w:val="00360DC1"/>
    <w:rsid w:val="00361066"/>
    <w:rsid w:val="00361C42"/>
    <w:rsid w:val="003677FC"/>
    <w:rsid w:val="00370CB2"/>
    <w:rsid w:val="0037187D"/>
    <w:rsid w:val="003737FB"/>
    <w:rsid w:val="003759B7"/>
    <w:rsid w:val="0037603E"/>
    <w:rsid w:val="0038514E"/>
    <w:rsid w:val="00386F51"/>
    <w:rsid w:val="003876A7"/>
    <w:rsid w:val="00391015"/>
    <w:rsid w:val="00391103"/>
    <w:rsid w:val="00394766"/>
    <w:rsid w:val="003B1BB6"/>
    <w:rsid w:val="003B4A17"/>
    <w:rsid w:val="003B4BA6"/>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15E94"/>
    <w:rsid w:val="0042773F"/>
    <w:rsid w:val="00436C56"/>
    <w:rsid w:val="00437B77"/>
    <w:rsid w:val="004433FA"/>
    <w:rsid w:val="0044423C"/>
    <w:rsid w:val="00461EB8"/>
    <w:rsid w:val="004649CC"/>
    <w:rsid w:val="00467B3D"/>
    <w:rsid w:val="004703CD"/>
    <w:rsid w:val="00471215"/>
    <w:rsid w:val="0047551C"/>
    <w:rsid w:val="00477C70"/>
    <w:rsid w:val="0048509D"/>
    <w:rsid w:val="00487F43"/>
    <w:rsid w:val="004919CF"/>
    <w:rsid w:val="00493930"/>
    <w:rsid w:val="00496B8E"/>
    <w:rsid w:val="004A144D"/>
    <w:rsid w:val="004A34CB"/>
    <w:rsid w:val="004A40D7"/>
    <w:rsid w:val="004A41CE"/>
    <w:rsid w:val="004A5C76"/>
    <w:rsid w:val="004C0302"/>
    <w:rsid w:val="004C1CCB"/>
    <w:rsid w:val="004C3D76"/>
    <w:rsid w:val="004C7F36"/>
    <w:rsid w:val="004D5514"/>
    <w:rsid w:val="004D5BF8"/>
    <w:rsid w:val="004E3930"/>
    <w:rsid w:val="00503876"/>
    <w:rsid w:val="00506233"/>
    <w:rsid w:val="0051125C"/>
    <w:rsid w:val="005116D6"/>
    <w:rsid w:val="00516973"/>
    <w:rsid w:val="005172D1"/>
    <w:rsid w:val="00520DF0"/>
    <w:rsid w:val="00522F0B"/>
    <w:rsid w:val="00524D63"/>
    <w:rsid w:val="00527673"/>
    <w:rsid w:val="00532AF1"/>
    <w:rsid w:val="0053460E"/>
    <w:rsid w:val="00535CE5"/>
    <w:rsid w:val="00540758"/>
    <w:rsid w:val="0054692B"/>
    <w:rsid w:val="00550D12"/>
    <w:rsid w:val="00554068"/>
    <w:rsid w:val="0055459B"/>
    <w:rsid w:val="005604F5"/>
    <w:rsid w:val="00563D23"/>
    <w:rsid w:val="00586742"/>
    <w:rsid w:val="005873A5"/>
    <w:rsid w:val="00587BDB"/>
    <w:rsid w:val="00594561"/>
    <w:rsid w:val="0059608B"/>
    <w:rsid w:val="005968D6"/>
    <w:rsid w:val="005A3C9A"/>
    <w:rsid w:val="005A4CCB"/>
    <w:rsid w:val="005B3762"/>
    <w:rsid w:val="005B3E1D"/>
    <w:rsid w:val="005C2E49"/>
    <w:rsid w:val="005C4B28"/>
    <w:rsid w:val="005C4DA1"/>
    <w:rsid w:val="005C568F"/>
    <w:rsid w:val="005C5B8C"/>
    <w:rsid w:val="005D1A6B"/>
    <w:rsid w:val="005D220A"/>
    <w:rsid w:val="005D275C"/>
    <w:rsid w:val="005D48E6"/>
    <w:rsid w:val="005D609C"/>
    <w:rsid w:val="005E0AAD"/>
    <w:rsid w:val="005E2AB1"/>
    <w:rsid w:val="005E3DAD"/>
    <w:rsid w:val="005E6958"/>
    <w:rsid w:val="005F208E"/>
    <w:rsid w:val="005F38DD"/>
    <w:rsid w:val="005F595B"/>
    <w:rsid w:val="00607728"/>
    <w:rsid w:val="00607F78"/>
    <w:rsid w:val="0061467D"/>
    <w:rsid w:val="00614E65"/>
    <w:rsid w:val="00615D2E"/>
    <w:rsid w:val="006220FB"/>
    <w:rsid w:val="006251EF"/>
    <w:rsid w:val="00630909"/>
    <w:rsid w:val="00631F33"/>
    <w:rsid w:val="00632D06"/>
    <w:rsid w:val="006340E1"/>
    <w:rsid w:val="00634E4E"/>
    <w:rsid w:val="006360FD"/>
    <w:rsid w:val="00637D0A"/>
    <w:rsid w:val="00641A32"/>
    <w:rsid w:val="00647C78"/>
    <w:rsid w:val="00652B2A"/>
    <w:rsid w:val="00663571"/>
    <w:rsid w:val="00665167"/>
    <w:rsid w:val="00670995"/>
    <w:rsid w:val="00680431"/>
    <w:rsid w:val="006A1A45"/>
    <w:rsid w:val="006B1C2E"/>
    <w:rsid w:val="006B797F"/>
    <w:rsid w:val="006C0FDB"/>
    <w:rsid w:val="006D2AEE"/>
    <w:rsid w:val="006E5845"/>
    <w:rsid w:val="006E6896"/>
    <w:rsid w:val="006E73FA"/>
    <w:rsid w:val="006F1651"/>
    <w:rsid w:val="006F4F2E"/>
    <w:rsid w:val="00700FD6"/>
    <w:rsid w:val="007023B6"/>
    <w:rsid w:val="0070381E"/>
    <w:rsid w:val="007143C4"/>
    <w:rsid w:val="007207D0"/>
    <w:rsid w:val="00740132"/>
    <w:rsid w:val="00743482"/>
    <w:rsid w:val="00750E76"/>
    <w:rsid w:val="00757B37"/>
    <w:rsid w:val="00760C60"/>
    <w:rsid w:val="00770168"/>
    <w:rsid w:val="00772959"/>
    <w:rsid w:val="0078412B"/>
    <w:rsid w:val="00784EC2"/>
    <w:rsid w:val="00787764"/>
    <w:rsid w:val="00791406"/>
    <w:rsid w:val="00793162"/>
    <w:rsid w:val="00793192"/>
    <w:rsid w:val="0079677B"/>
    <w:rsid w:val="007B048D"/>
    <w:rsid w:val="007B4150"/>
    <w:rsid w:val="007B48A8"/>
    <w:rsid w:val="007B4CB4"/>
    <w:rsid w:val="007B4CBE"/>
    <w:rsid w:val="007C0FDD"/>
    <w:rsid w:val="007C4F48"/>
    <w:rsid w:val="007D40B4"/>
    <w:rsid w:val="007D4AD3"/>
    <w:rsid w:val="007D4F85"/>
    <w:rsid w:val="007D7D77"/>
    <w:rsid w:val="007E56F5"/>
    <w:rsid w:val="007E7EAB"/>
    <w:rsid w:val="007F10ED"/>
    <w:rsid w:val="007F5F82"/>
    <w:rsid w:val="00800104"/>
    <w:rsid w:val="00802AB2"/>
    <w:rsid w:val="00807A64"/>
    <w:rsid w:val="00810DE1"/>
    <w:rsid w:val="00817FB9"/>
    <w:rsid w:val="00823BF5"/>
    <w:rsid w:val="00832FCD"/>
    <w:rsid w:val="008515DA"/>
    <w:rsid w:val="00851911"/>
    <w:rsid w:val="0085233C"/>
    <w:rsid w:val="00853E09"/>
    <w:rsid w:val="0086242D"/>
    <w:rsid w:val="00864BCE"/>
    <w:rsid w:val="0087255E"/>
    <w:rsid w:val="00880CB6"/>
    <w:rsid w:val="00882542"/>
    <w:rsid w:val="0088407D"/>
    <w:rsid w:val="00892862"/>
    <w:rsid w:val="00895689"/>
    <w:rsid w:val="008A062F"/>
    <w:rsid w:val="008B2233"/>
    <w:rsid w:val="008B3DC7"/>
    <w:rsid w:val="008B7CAE"/>
    <w:rsid w:val="008C690F"/>
    <w:rsid w:val="008C78FF"/>
    <w:rsid w:val="008C798D"/>
    <w:rsid w:val="008D03E8"/>
    <w:rsid w:val="008D0E3A"/>
    <w:rsid w:val="008D5D73"/>
    <w:rsid w:val="008D6367"/>
    <w:rsid w:val="008E36C9"/>
    <w:rsid w:val="008E3B43"/>
    <w:rsid w:val="008F4885"/>
    <w:rsid w:val="009001A6"/>
    <w:rsid w:val="00900772"/>
    <w:rsid w:val="0091227E"/>
    <w:rsid w:val="00916750"/>
    <w:rsid w:val="009217B9"/>
    <w:rsid w:val="00922F31"/>
    <w:rsid w:val="009244AC"/>
    <w:rsid w:val="00924885"/>
    <w:rsid w:val="00927F06"/>
    <w:rsid w:val="0093101C"/>
    <w:rsid w:val="009317C2"/>
    <w:rsid w:val="009334C6"/>
    <w:rsid w:val="009351C2"/>
    <w:rsid w:val="00936250"/>
    <w:rsid w:val="00941C4C"/>
    <w:rsid w:val="009459EF"/>
    <w:rsid w:val="00952175"/>
    <w:rsid w:val="00967B9D"/>
    <w:rsid w:val="009707BF"/>
    <w:rsid w:val="009720FF"/>
    <w:rsid w:val="00975B07"/>
    <w:rsid w:val="00977C53"/>
    <w:rsid w:val="0098365C"/>
    <w:rsid w:val="00984F63"/>
    <w:rsid w:val="00992C21"/>
    <w:rsid w:val="009A0015"/>
    <w:rsid w:val="009A3F94"/>
    <w:rsid w:val="009B20B7"/>
    <w:rsid w:val="009B2F12"/>
    <w:rsid w:val="009B3923"/>
    <w:rsid w:val="009B4CFB"/>
    <w:rsid w:val="009B4D90"/>
    <w:rsid w:val="009B78B3"/>
    <w:rsid w:val="009C25A3"/>
    <w:rsid w:val="009C2BDC"/>
    <w:rsid w:val="009C6572"/>
    <w:rsid w:val="009C73C9"/>
    <w:rsid w:val="009D0963"/>
    <w:rsid w:val="009D1E77"/>
    <w:rsid w:val="009D6794"/>
    <w:rsid w:val="009D6F41"/>
    <w:rsid w:val="009E70AB"/>
    <w:rsid w:val="009F0450"/>
    <w:rsid w:val="009F510F"/>
    <w:rsid w:val="00A035AB"/>
    <w:rsid w:val="00A06484"/>
    <w:rsid w:val="00A132B6"/>
    <w:rsid w:val="00A14F77"/>
    <w:rsid w:val="00A16B90"/>
    <w:rsid w:val="00A16EAD"/>
    <w:rsid w:val="00A27CED"/>
    <w:rsid w:val="00A30903"/>
    <w:rsid w:val="00A31AAB"/>
    <w:rsid w:val="00A34663"/>
    <w:rsid w:val="00A379F4"/>
    <w:rsid w:val="00A426D8"/>
    <w:rsid w:val="00A45417"/>
    <w:rsid w:val="00A50C55"/>
    <w:rsid w:val="00A52771"/>
    <w:rsid w:val="00A55FAA"/>
    <w:rsid w:val="00A56C88"/>
    <w:rsid w:val="00A57A26"/>
    <w:rsid w:val="00A60A6A"/>
    <w:rsid w:val="00A648C8"/>
    <w:rsid w:val="00A6570A"/>
    <w:rsid w:val="00A65FF1"/>
    <w:rsid w:val="00A76799"/>
    <w:rsid w:val="00A77260"/>
    <w:rsid w:val="00A801E4"/>
    <w:rsid w:val="00A96B6C"/>
    <w:rsid w:val="00AA548C"/>
    <w:rsid w:val="00AA7A2B"/>
    <w:rsid w:val="00AB3CB3"/>
    <w:rsid w:val="00AB4B7D"/>
    <w:rsid w:val="00AB4ED6"/>
    <w:rsid w:val="00AC11A5"/>
    <w:rsid w:val="00AC535D"/>
    <w:rsid w:val="00AD3741"/>
    <w:rsid w:val="00AE07AA"/>
    <w:rsid w:val="00AE0F16"/>
    <w:rsid w:val="00AE2838"/>
    <w:rsid w:val="00AE3217"/>
    <w:rsid w:val="00AE6BA0"/>
    <w:rsid w:val="00B074A0"/>
    <w:rsid w:val="00B117C7"/>
    <w:rsid w:val="00B125D4"/>
    <w:rsid w:val="00B132EE"/>
    <w:rsid w:val="00B14A85"/>
    <w:rsid w:val="00B17374"/>
    <w:rsid w:val="00B17AC0"/>
    <w:rsid w:val="00B25396"/>
    <w:rsid w:val="00B32BA0"/>
    <w:rsid w:val="00B340CF"/>
    <w:rsid w:val="00B35392"/>
    <w:rsid w:val="00B36A17"/>
    <w:rsid w:val="00B403B1"/>
    <w:rsid w:val="00B43FED"/>
    <w:rsid w:val="00B45540"/>
    <w:rsid w:val="00B55606"/>
    <w:rsid w:val="00B642C0"/>
    <w:rsid w:val="00B64DB8"/>
    <w:rsid w:val="00B65CFD"/>
    <w:rsid w:val="00B702F7"/>
    <w:rsid w:val="00B74220"/>
    <w:rsid w:val="00B76B18"/>
    <w:rsid w:val="00B81BDD"/>
    <w:rsid w:val="00B835AE"/>
    <w:rsid w:val="00B84C6A"/>
    <w:rsid w:val="00B856D7"/>
    <w:rsid w:val="00B85A21"/>
    <w:rsid w:val="00B87E5F"/>
    <w:rsid w:val="00B90E3D"/>
    <w:rsid w:val="00B91B57"/>
    <w:rsid w:val="00B93A95"/>
    <w:rsid w:val="00BA286D"/>
    <w:rsid w:val="00BA5326"/>
    <w:rsid w:val="00BA6ECA"/>
    <w:rsid w:val="00BB19CD"/>
    <w:rsid w:val="00BB2F8A"/>
    <w:rsid w:val="00BB4C81"/>
    <w:rsid w:val="00BC0423"/>
    <w:rsid w:val="00BC7606"/>
    <w:rsid w:val="00BD6DA2"/>
    <w:rsid w:val="00BD6DB7"/>
    <w:rsid w:val="00BE70E4"/>
    <w:rsid w:val="00BF159E"/>
    <w:rsid w:val="00BF1DF6"/>
    <w:rsid w:val="00BF4640"/>
    <w:rsid w:val="00C045DF"/>
    <w:rsid w:val="00C04A72"/>
    <w:rsid w:val="00C12B2A"/>
    <w:rsid w:val="00C20F41"/>
    <w:rsid w:val="00C22A75"/>
    <w:rsid w:val="00C24BD9"/>
    <w:rsid w:val="00C271D1"/>
    <w:rsid w:val="00C274C6"/>
    <w:rsid w:val="00C27E8A"/>
    <w:rsid w:val="00C31ED2"/>
    <w:rsid w:val="00C3560C"/>
    <w:rsid w:val="00C42F49"/>
    <w:rsid w:val="00C43043"/>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D3ED8"/>
    <w:rsid w:val="00CE0102"/>
    <w:rsid w:val="00CF14A4"/>
    <w:rsid w:val="00CF627F"/>
    <w:rsid w:val="00CF6F8A"/>
    <w:rsid w:val="00CF7401"/>
    <w:rsid w:val="00D02BF2"/>
    <w:rsid w:val="00D072EC"/>
    <w:rsid w:val="00D12705"/>
    <w:rsid w:val="00D175BA"/>
    <w:rsid w:val="00D207D9"/>
    <w:rsid w:val="00D26A5F"/>
    <w:rsid w:val="00D272A4"/>
    <w:rsid w:val="00D275D4"/>
    <w:rsid w:val="00D278DE"/>
    <w:rsid w:val="00D328AB"/>
    <w:rsid w:val="00D32B2C"/>
    <w:rsid w:val="00D33ECF"/>
    <w:rsid w:val="00D353C7"/>
    <w:rsid w:val="00D36DB9"/>
    <w:rsid w:val="00D373A1"/>
    <w:rsid w:val="00D421AD"/>
    <w:rsid w:val="00D479D2"/>
    <w:rsid w:val="00D667A7"/>
    <w:rsid w:val="00D702F8"/>
    <w:rsid w:val="00D70D8F"/>
    <w:rsid w:val="00D71E3B"/>
    <w:rsid w:val="00D72B94"/>
    <w:rsid w:val="00D840F1"/>
    <w:rsid w:val="00D8457A"/>
    <w:rsid w:val="00D86F55"/>
    <w:rsid w:val="00D90521"/>
    <w:rsid w:val="00D91A30"/>
    <w:rsid w:val="00D940BA"/>
    <w:rsid w:val="00D95903"/>
    <w:rsid w:val="00DA4F06"/>
    <w:rsid w:val="00DA775F"/>
    <w:rsid w:val="00DB03B5"/>
    <w:rsid w:val="00DB1770"/>
    <w:rsid w:val="00DB4522"/>
    <w:rsid w:val="00DB4B87"/>
    <w:rsid w:val="00DC58F4"/>
    <w:rsid w:val="00DD11BC"/>
    <w:rsid w:val="00DD32F3"/>
    <w:rsid w:val="00DE13FB"/>
    <w:rsid w:val="00DE3A7E"/>
    <w:rsid w:val="00DF0C77"/>
    <w:rsid w:val="00DF4811"/>
    <w:rsid w:val="00E01D52"/>
    <w:rsid w:val="00E077D1"/>
    <w:rsid w:val="00E1056B"/>
    <w:rsid w:val="00E26C5B"/>
    <w:rsid w:val="00E26DF5"/>
    <w:rsid w:val="00E3098F"/>
    <w:rsid w:val="00E33E2E"/>
    <w:rsid w:val="00E36645"/>
    <w:rsid w:val="00E4042C"/>
    <w:rsid w:val="00E40B48"/>
    <w:rsid w:val="00E41109"/>
    <w:rsid w:val="00E42662"/>
    <w:rsid w:val="00E44CFB"/>
    <w:rsid w:val="00E53638"/>
    <w:rsid w:val="00E5686A"/>
    <w:rsid w:val="00E62E4A"/>
    <w:rsid w:val="00E70A02"/>
    <w:rsid w:val="00E72239"/>
    <w:rsid w:val="00E82CA1"/>
    <w:rsid w:val="00E831F3"/>
    <w:rsid w:val="00E83785"/>
    <w:rsid w:val="00E85080"/>
    <w:rsid w:val="00E8684C"/>
    <w:rsid w:val="00E87104"/>
    <w:rsid w:val="00E93E4A"/>
    <w:rsid w:val="00E94C4F"/>
    <w:rsid w:val="00EA009C"/>
    <w:rsid w:val="00EA059A"/>
    <w:rsid w:val="00EB0A83"/>
    <w:rsid w:val="00EB1DBC"/>
    <w:rsid w:val="00EB6C8E"/>
    <w:rsid w:val="00EC04C2"/>
    <w:rsid w:val="00EC58A2"/>
    <w:rsid w:val="00EC5BDD"/>
    <w:rsid w:val="00EC77AC"/>
    <w:rsid w:val="00ED1DB4"/>
    <w:rsid w:val="00ED3428"/>
    <w:rsid w:val="00EE0568"/>
    <w:rsid w:val="00EE180E"/>
    <w:rsid w:val="00EE339C"/>
    <w:rsid w:val="00EE5E87"/>
    <w:rsid w:val="00EE7323"/>
    <w:rsid w:val="00EF1F8B"/>
    <w:rsid w:val="00EF6BE0"/>
    <w:rsid w:val="00F016AD"/>
    <w:rsid w:val="00F11EF7"/>
    <w:rsid w:val="00F13CC1"/>
    <w:rsid w:val="00F173C5"/>
    <w:rsid w:val="00F20819"/>
    <w:rsid w:val="00F20E06"/>
    <w:rsid w:val="00F26D9C"/>
    <w:rsid w:val="00F348DF"/>
    <w:rsid w:val="00F35613"/>
    <w:rsid w:val="00F37CCA"/>
    <w:rsid w:val="00F40CA2"/>
    <w:rsid w:val="00F42C1F"/>
    <w:rsid w:val="00F43831"/>
    <w:rsid w:val="00F4520E"/>
    <w:rsid w:val="00F478B0"/>
    <w:rsid w:val="00F47D53"/>
    <w:rsid w:val="00F50808"/>
    <w:rsid w:val="00F5355A"/>
    <w:rsid w:val="00F556D4"/>
    <w:rsid w:val="00F56BA1"/>
    <w:rsid w:val="00F60772"/>
    <w:rsid w:val="00F60B64"/>
    <w:rsid w:val="00F735F5"/>
    <w:rsid w:val="00F769A0"/>
    <w:rsid w:val="00F76C90"/>
    <w:rsid w:val="00F8034A"/>
    <w:rsid w:val="00F808A6"/>
    <w:rsid w:val="00F81D50"/>
    <w:rsid w:val="00F83410"/>
    <w:rsid w:val="00F8564B"/>
    <w:rsid w:val="00F87074"/>
    <w:rsid w:val="00F9176B"/>
    <w:rsid w:val="00F91B17"/>
    <w:rsid w:val="00F92BD0"/>
    <w:rsid w:val="00F9746E"/>
    <w:rsid w:val="00FA2211"/>
    <w:rsid w:val="00FA7D54"/>
    <w:rsid w:val="00FB23C2"/>
    <w:rsid w:val="00FB333E"/>
    <w:rsid w:val="00FB3CE8"/>
    <w:rsid w:val="00FB6DF6"/>
    <w:rsid w:val="00FC3EEC"/>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89.emf"/><Relationship Id="rId21" Type="http://schemas.openxmlformats.org/officeDocument/2006/relationships/image" Target="media/image11.jpg"/><Relationship Id="rId42" Type="http://schemas.openxmlformats.org/officeDocument/2006/relationships/chart" Target="charts/chart1.xml"/><Relationship Id="rId47" Type="http://schemas.openxmlformats.org/officeDocument/2006/relationships/chart" Target="charts/chart6.xml"/><Relationship Id="rId63" Type="http://schemas.openxmlformats.org/officeDocument/2006/relationships/image" Target="media/image45.emf"/><Relationship Id="rId68" Type="http://schemas.openxmlformats.org/officeDocument/2006/relationships/image" Target="media/image48.emf"/><Relationship Id="rId84" Type="http://schemas.openxmlformats.org/officeDocument/2006/relationships/image" Target="media/image64.png"/><Relationship Id="rId89" Type="http://schemas.openxmlformats.org/officeDocument/2006/relationships/image" Target="media/image69.png"/><Relationship Id="rId112" Type="http://schemas.openxmlformats.org/officeDocument/2006/relationships/image" Target="media/image85.png"/><Relationship Id="rId16" Type="http://schemas.openxmlformats.org/officeDocument/2006/relationships/image" Target="media/image6.png"/><Relationship Id="rId107" Type="http://schemas.openxmlformats.org/officeDocument/2006/relationships/chart" Target="charts/chart12.xml"/><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36.png"/><Relationship Id="rId58" Type="http://schemas.openxmlformats.org/officeDocument/2006/relationships/chart" Target="charts/chart8.xml"/><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1.png"/><Relationship Id="rId5" Type="http://schemas.openxmlformats.org/officeDocument/2006/relationships/webSettings" Target="webSettings.xml"/><Relationship Id="rId90" Type="http://schemas.openxmlformats.org/officeDocument/2006/relationships/image" Target="media/image70.png"/><Relationship Id="rId95" Type="http://schemas.microsoft.com/office/2007/relationships/hdphoto" Target="media/hdphoto1.wdp"/><Relationship Id="rId22" Type="http://schemas.openxmlformats.org/officeDocument/2006/relationships/image" Target="media/image12.png"/><Relationship Id="rId27" Type="http://schemas.openxmlformats.org/officeDocument/2006/relationships/image" Target="media/image17.JPG"/><Relationship Id="rId43" Type="http://schemas.openxmlformats.org/officeDocument/2006/relationships/chart" Target="charts/chart2.xml"/><Relationship Id="rId48" Type="http://schemas.openxmlformats.org/officeDocument/2006/relationships/chart" Target="charts/chart7.xml"/><Relationship Id="rId64" Type="http://schemas.openxmlformats.org/officeDocument/2006/relationships/image" Target="media/image46.emf"/><Relationship Id="rId69" Type="http://schemas.openxmlformats.org/officeDocument/2006/relationships/image" Target="media/image49.png"/><Relationship Id="rId113" Type="http://schemas.openxmlformats.org/officeDocument/2006/relationships/image" Target="media/image86.png"/><Relationship Id="rId118" Type="http://schemas.openxmlformats.org/officeDocument/2006/relationships/image" Target="media/image90.png"/><Relationship Id="rId80" Type="http://schemas.openxmlformats.org/officeDocument/2006/relationships/image" Target="media/image60.png"/><Relationship Id="rId85" Type="http://schemas.openxmlformats.org/officeDocument/2006/relationships/image" Target="media/image65.png"/><Relationship Id="rId12" Type="http://schemas.openxmlformats.org/officeDocument/2006/relationships/image" Target="media/image2.jpg"/><Relationship Id="rId17" Type="http://schemas.openxmlformats.org/officeDocument/2006/relationships/image" Target="media/image7.jp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1.emf"/><Relationship Id="rId103" Type="http://schemas.openxmlformats.org/officeDocument/2006/relationships/image" Target="media/image82.png"/><Relationship Id="rId108" Type="http://schemas.openxmlformats.org/officeDocument/2006/relationships/chart" Target="charts/chart13.xml"/><Relationship Id="rId54" Type="http://schemas.openxmlformats.org/officeDocument/2006/relationships/image" Target="media/image37.emf"/><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image" Target="media/image71.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JPG"/><Relationship Id="rId49" Type="http://schemas.openxmlformats.org/officeDocument/2006/relationships/image" Target="media/image32.png"/><Relationship Id="rId114" Type="http://schemas.openxmlformats.org/officeDocument/2006/relationships/image" Target="media/image87.png"/><Relationship Id="rId119" Type="http://schemas.openxmlformats.org/officeDocument/2006/relationships/chart" Target="charts/chart18.xml"/><Relationship Id="rId44" Type="http://schemas.openxmlformats.org/officeDocument/2006/relationships/chart" Target="charts/chart3.xml"/><Relationship Id="rId60" Type="http://schemas.openxmlformats.org/officeDocument/2006/relationships/image" Target="media/image42.emf"/><Relationship Id="rId65" Type="http://schemas.openxmlformats.org/officeDocument/2006/relationships/chart" Target="charts/chart9.xml"/><Relationship Id="rId81" Type="http://schemas.openxmlformats.org/officeDocument/2006/relationships/image" Target="media/image61.png"/><Relationship Id="rId86"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chart" Target="charts/chart14.xml"/><Relationship Id="rId34" Type="http://schemas.openxmlformats.org/officeDocument/2006/relationships/image" Target="media/image24.png"/><Relationship Id="rId50" Type="http://schemas.openxmlformats.org/officeDocument/2006/relationships/image" Target="media/image33.png"/><Relationship Id="rId55" Type="http://schemas.openxmlformats.org/officeDocument/2006/relationships/image" Target="media/image38.emf"/><Relationship Id="rId76" Type="http://schemas.openxmlformats.org/officeDocument/2006/relationships/image" Target="media/image56.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1.emf"/><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2.JP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chart" Target="charts/chart4.xml"/><Relationship Id="rId66" Type="http://schemas.openxmlformats.org/officeDocument/2006/relationships/image" Target="media/image47.emf"/><Relationship Id="rId87" Type="http://schemas.openxmlformats.org/officeDocument/2006/relationships/image" Target="media/image67.png"/><Relationship Id="rId110" Type="http://schemas.openxmlformats.org/officeDocument/2006/relationships/chart" Target="charts/chart15.xml"/><Relationship Id="rId115" Type="http://schemas.openxmlformats.org/officeDocument/2006/relationships/image" Target="media/image88.emf"/><Relationship Id="rId61" Type="http://schemas.openxmlformats.org/officeDocument/2006/relationships/image" Target="media/image43.emf"/><Relationship Id="rId82" Type="http://schemas.openxmlformats.org/officeDocument/2006/relationships/image" Target="media/image6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39.emf"/><Relationship Id="rId77" Type="http://schemas.openxmlformats.org/officeDocument/2006/relationships/image" Target="media/image57.png"/><Relationship Id="rId100" Type="http://schemas.openxmlformats.org/officeDocument/2006/relationships/image" Target="media/image79.png"/><Relationship Id="rId105" Type="http://schemas.openxmlformats.org/officeDocument/2006/relationships/image" Target="media/image84.pn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2.emf"/><Relationship Id="rId93" Type="http://schemas.openxmlformats.org/officeDocument/2006/relationships/image" Target="media/image73.JPG"/><Relationship Id="rId98" Type="http://schemas.openxmlformats.org/officeDocument/2006/relationships/image" Target="media/image77.emf"/><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chart" Target="charts/chart5.xml"/><Relationship Id="rId67" Type="http://schemas.openxmlformats.org/officeDocument/2006/relationships/chart" Target="charts/chart10.xml"/><Relationship Id="rId116" Type="http://schemas.openxmlformats.org/officeDocument/2006/relationships/chart" Target="charts/chart17.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44.emf"/><Relationship Id="rId83" Type="http://schemas.openxmlformats.org/officeDocument/2006/relationships/image" Target="media/image63.png"/><Relationship Id="rId88" Type="http://schemas.openxmlformats.org/officeDocument/2006/relationships/image" Target="media/image68.png"/><Relationship Id="rId111" Type="http://schemas.openxmlformats.org/officeDocument/2006/relationships/chart" Target="charts/chart16.xm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0.emf"/><Relationship Id="rId106" Type="http://schemas.openxmlformats.org/officeDocument/2006/relationships/chart" Target="charts/chart11.xml"/><Relationship Id="rId10" Type="http://schemas.openxmlformats.org/officeDocument/2006/relationships/hyperlink" Target="https://gsnb.rutgers.edu/academics/electronic-thesis-and-dissertation-style-guide%23sample" TargetMode="External"/><Relationship Id="rId31" Type="http://schemas.openxmlformats.org/officeDocument/2006/relationships/image" Target="media/image21.png"/><Relationship Id="rId52" Type="http://schemas.openxmlformats.org/officeDocument/2006/relationships/image" Target="media/image35.png"/><Relationship Id="rId73" Type="http://schemas.openxmlformats.org/officeDocument/2006/relationships/image" Target="media/image53.emf"/><Relationship Id="rId78" Type="http://schemas.openxmlformats.org/officeDocument/2006/relationships/image" Target="media/image58.JPG"/><Relationship Id="rId94" Type="http://schemas.openxmlformats.org/officeDocument/2006/relationships/image" Target="media/image74.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a:t>
                </a:r>
                <a:r>
                  <a:rPr lang="en-US" baseline="0"/>
                  <a:t> (sec)</a:t>
                </a:r>
                <a:endParaRPr lang="en-US"/>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a:t>
                </a:r>
                <a:r>
                  <a:rPr lang="en-US" baseline="0"/>
                  <a:t> (k</a:t>
                </a:r>
                <a:r>
                  <a:rPr lang="en-US"/>
                  <a:t>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9EC5-4662-A59F-14D2EC48E5EC}"/>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9EC5-4662-A59F-14D2EC48E5EC}"/>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3784-4C64-B338-416973C4FDE7}"/>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3784-4C64-B338-416973C4FDE7}"/>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90C3770-629E-4D10-BE71-5CDB4FC9F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2</TotalTime>
  <Pages>85</Pages>
  <Words>14044</Words>
  <Characters>80051</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9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cp:revision>
  <dcterms:created xsi:type="dcterms:W3CDTF">2019-03-08T19:48:00Z</dcterms:created>
  <dcterms:modified xsi:type="dcterms:W3CDTF">2019-03-15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